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BC4EAD" w14:textId="77777777" w:rsidR="00941285" w:rsidRDefault="00EE6105" w:rsidP="00500622">
      <w:pPr>
        <w:pStyle w:val="Heading3"/>
        <w:spacing w:before="0" w:line="480" w:lineRule="auto"/>
        <w:divId w:val="1276405342"/>
      </w:pPr>
      <w:bookmarkStart w:id="0" w:name="_Toc3285662"/>
      <w:bookmarkStart w:id="1" w:name="_Toc11005749"/>
      <w:bookmarkStart w:id="2" w:name="_Toc3223789"/>
      <w:bookmarkStart w:id="3" w:name="_Toc3224073"/>
      <w:bookmarkStart w:id="4" w:name="_Toc3285880"/>
      <w:r w:rsidRPr="00BB2962">
        <w:t>BAB IV</w:t>
      </w:r>
      <w:bookmarkStart w:id="5" w:name="_Toc3285663"/>
      <w:bookmarkEnd w:id="0"/>
      <w:bookmarkEnd w:id="1"/>
      <w:r w:rsidR="00F067DF">
        <w:t xml:space="preserve"> </w:t>
      </w:r>
    </w:p>
    <w:p w14:paraId="563C97F0" w14:textId="7BF4D5D5" w:rsidR="00EE6105" w:rsidRPr="00BB2962" w:rsidRDefault="00EE6105" w:rsidP="00941285">
      <w:pPr>
        <w:pStyle w:val="Heading3"/>
        <w:spacing w:before="0" w:line="720" w:lineRule="auto"/>
        <w:divId w:val="1276405342"/>
      </w:pPr>
      <w:bookmarkStart w:id="6" w:name="_Toc11005750"/>
      <w:r w:rsidRPr="00BB2962">
        <w:t>METODE PENELITIAN</w:t>
      </w:r>
      <w:bookmarkEnd w:id="2"/>
      <w:bookmarkEnd w:id="3"/>
      <w:bookmarkEnd w:id="4"/>
      <w:bookmarkEnd w:id="5"/>
      <w:bookmarkEnd w:id="6"/>
      <w:r w:rsidRPr="00BB2962">
        <w:t xml:space="preserve"> </w:t>
      </w:r>
    </w:p>
    <w:p w14:paraId="6CDA1E92" w14:textId="3083D28C" w:rsidR="000B4ECF" w:rsidRPr="00BB2962" w:rsidRDefault="000B4ECF" w:rsidP="00034E89">
      <w:pPr>
        <w:pStyle w:val="Heading2"/>
        <w:numPr>
          <w:ilvl w:val="0"/>
          <w:numId w:val="26"/>
        </w:numPr>
        <w:spacing w:before="0" w:line="480" w:lineRule="auto"/>
        <w:ind w:left="426" w:hanging="426"/>
        <w:divId w:val="1276405342"/>
        <w:rPr>
          <w:sz w:val="24"/>
        </w:rPr>
      </w:pPr>
      <w:bookmarkStart w:id="7" w:name="_Toc513691121"/>
      <w:bookmarkStart w:id="8" w:name="_Toc2684770"/>
      <w:bookmarkStart w:id="9" w:name="_Toc2685036"/>
      <w:bookmarkStart w:id="10" w:name="_Toc2685148"/>
      <w:bookmarkStart w:id="11" w:name="_Toc2685240"/>
      <w:bookmarkStart w:id="12" w:name="_Toc3208796"/>
      <w:bookmarkStart w:id="13" w:name="_Toc3209242"/>
      <w:bookmarkStart w:id="14" w:name="_Toc3223790"/>
      <w:bookmarkStart w:id="15" w:name="_Toc3224074"/>
      <w:bookmarkStart w:id="16" w:name="_Toc3285664"/>
      <w:bookmarkStart w:id="17" w:name="_Toc3285881"/>
      <w:bookmarkStart w:id="18" w:name="_Toc11005751"/>
      <w:proofErr w:type="spellStart"/>
      <w:r w:rsidRPr="00BB2962">
        <w:rPr>
          <w:sz w:val="24"/>
        </w:rPr>
        <w:t>Jenis</w:t>
      </w:r>
      <w:proofErr w:type="spellEnd"/>
      <w:r w:rsidRPr="00BB2962">
        <w:rPr>
          <w:sz w:val="24"/>
        </w:rPr>
        <w:t xml:space="preserve"> </w:t>
      </w:r>
      <w:proofErr w:type="spellStart"/>
      <w:r w:rsidRPr="00BB2962">
        <w:rPr>
          <w:sz w:val="24"/>
        </w:rPr>
        <w:t>Penelitian</w:t>
      </w:r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proofErr w:type="spellEnd"/>
    </w:p>
    <w:p w14:paraId="56AE4F0B" w14:textId="58EB221D" w:rsidR="009D4667" w:rsidRDefault="000B4ECF" w:rsidP="00E70047">
      <w:pPr>
        <w:spacing w:after="0" w:line="480" w:lineRule="auto"/>
        <w:ind w:firstLine="432"/>
        <w:jc w:val="both"/>
        <w:divId w:val="1276405342"/>
        <w:rPr>
          <w:rFonts w:ascii="Times New Roman" w:hAnsi="Times New Roman" w:cs="Times New Roman"/>
          <w:sz w:val="24"/>
        </w:rPr>
      </w:pPr>
      <w:proofErr w:type="spellStart"/>
      <w:r w:rsidRPr="001B0395">
        <w:rPr>
          <w:rFonts w:ascii="Times New Roman" w:hAnsi="Times New Roman"/>
          <w:sz w:val="24"/>
          <w:szCs w:val="24"/>
        </w:rPr>
        <w:t>Menurut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3355A">
        <w:rPr>
          <w:rFonts w:ascii="Times New Roman" w:hAnsi="Times New Roman"/>
          <w:sz w:val="24"/>
          <w:szCs w:val="24"/>
        </w:rPr>
        <w:t>Nursalam</w:t>
      </w:r>
      <w:proofErr w:type="spellEnd"/>
      <w:r w:rsidR="00C3355A">
        <w:rPr>
          <w:rFonts w:ascii="Times New Roman" w:hAnsi="Times New Roman"/>
          <w:sz w:val="24"/>
          <w:szCs w:val="24"/>
        </w:rPr>
        <w:t xml:space="preserve"> (2017) </w:t>
      </w:r>
      <w:proofErr w:type="spellStart"/>
      <w:r w:rsidRPr="001B0395">
        <w:rPr>
          <w:rFonts w:ascii="Times New Roman" w:hAnsi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keperawat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dibedak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menjadi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empat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/>
          <w:sz w:val="24"/>
          <w:szCs w:val="24"/>
        </w:rPr>
        <w:t>yaitu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deskriptif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/>
          <w:sz w:val="24"/>
          <w:szCs w:val="24"/>
        </w:rPr>
        <w:t>faktor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/>
          <w:sz w:val="24"/>
          <w:szCs w:val="24"/>
        </w:rPr>
        <w:t>berhubung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(</w:t>
      </w:r>
      <w:r w:rsidRPr="001B0395">
        <w:rPr>
          <w:rFonts w:ascii="Times New Roman" w:hAnsi="Times New Roman"/>
          <w:i/>
          <w:sz w:val="24"/>
          <w:szCs w:val="24"/>
        </w:rPr>
        <w:t>relationship</w:t>
      </w:r>
      <w:r w:rsidRPr="001B0395">
        <w:rPr>
          <w:rFonts w:ascii="Times New Roman" w:hAnsi="Times New Roman"/>
          <w:sz w:val="24"/>
          <w:szCs w:val="24"/>
        </w:rPr>
        <w:t xml:space="preserve">), </w:t>
      </w:r>
      <w:proofErr w:type="spellStart"/>
      <w:r w:rsidRPr="001B0395">
        <w:rPr>
          <w:rFonts w:ascii="Times New Roman" w:hAnsi="Times New Roman"/>
          <w:sz w:val="24"/>
          <w:szCs w:val="24"/>
        </w:rPr>
        <w:t>faktor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/>
          <w:sz w:val="24"/>
          <w:szCs w:val="24"/>
        </w:rPr>
        <w:t>berhubung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1B0395">
        <w:rPr>
          <w:rFonts w:ascii="Times New Roman" w:hAnsi="Times New Roman"/>
          <w:sz w:val="24"/>
          <w:szCs w:val="24"/>
        </w:rPr>
        <w:t>asosiasi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), </w:t>
      </w:r>
      <w:proofErr w:type="spellStart"/>
      <w:r w:rsidRPr="001B0395">
        <w:rPr>
          <w:rFonts w:ascii="Times New Roman" w:hAnsi="Times New Roman"/>
          <w:sz w:val="24"/>
          <w:szCs w:val="24"/>
        </w:rPr>
        <w:t>pengaruh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(</w:t>
      </w:r>
      <w:r w:rsidRPr="001B0395">
        <w:rPr>
          <w:rFonts w:ascii="Times New Roman" w:hAnsi="Times New Roman"/>
          <w:i/>
          <w:sz w:val="24"/>
          <w:szCs w:val="24"/>
        </w:rPr>
        <w:t>causal</w:t>
      </w:r>
      <w:r w:rsidRPr="001B0395">
        <w:rPr>
          <w:rFonts w:ascii="Times New Roman" w:hAnsi="Times New Roman"/>
          <w:sz w:val="24"/>
          <w:szCs w:val="24"/>
        </w:rPr>
        <w:t xml:space="preserve">).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rospektif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rospektif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observasional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no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eksperimental</w:t>
      </w:r>
      <w:proofErr w:type="spellEnd"/>
      <w:r w:rsidR="006410C2" w:rsidRPr="001B0395">
        <w:rPr>
          <w:rFonts w:ascii="Times New Roman" w:hAnsi="Times New Roman" w:cs="Times New Roman"/>
          <w:sz w:val="24"/>
          <w:szCs w:val="24"/>
        </w:rPr>
        <w:t xml:space="preserve"> </w:t>
      </w:r>
      <w:r w:rsidR="006410C2" w:rsidRPr="001B039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410C2" w:rsidRPr="001B0395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979-756-902-0", "author" : [ { "dropping-particle" : "", "family" : "Setiadi", "given" : "", "non-dropping-particle" : "", "parse-names" : false, "suffix" : "" } ], "edition" : "2", "id" : "ITEM-1", "issued" : { "date-parts" : [ [ "2013" ] ] }, "publisher" : "GRAHA ILMU", "publisher-place" : "yogyakarta", "title" : "Konsep dan Praktik Penulisan Riset Keperawatan", "type" : "book" }, "uris" : [ "http://www.mendeley.com/documents/?uuid=1379ff94-7a49-4976-93f6-ebbd98643753" ] } ], "mendeley" : { "formattedCitation" : "(Setiadi, 2013)", "plainTextFormattedCitation" : "(Setiadi, 2013)", "previouslyFormattedCitation" : "(Setiadi, 2013)" }, "properties" : { "noteIndex" : 0 }, "schema" : "https://github.com/citation-style-language/schema/raw/master/csl-citation.json" }</w:instrText>
      </w:r>
      <w:r w:rsidR="006410C2" w:rsidRPr="001B0395">
        <w:rPr>
          <w:rFonts w:ascii="Times New Roman" w:hAnsi="Times New Roman" w:cs="Times New Roman"/>
          <w:sz w:val="24"/>
          <w:szCs w:val="24"/>
        </w:rPr>
        <w:fldChar w:fldCharType="separate"/>
      </w:r>
      <w:r w:rsidR="006410C2" w:rsidRPr="001B0395">
        <w:rPr>
          <w:rFonts w:ascii="Times New Roman" w:hAnsi="Times New Roman" w:cs="Times New Roman"/>
          <w:noProof/>
          <w:sz w:val="24"/>
          <w:szCs w:val="24"/>
        </w:rPr>
        <w:t>(Setiadi, 2013)</w:t>
      </w:r>
      <w:r w:rsidR="006410C2" w:rsidRPr="001B0395">
        <w:rPr>
          <w:rFonts w:ascii="Times New Roman" w:hAnsi="Times New Roman" w:cs="Times New Roman"/>
          <w:sz w:val="24"/>
          <w:szCs w:val="24"/>
        </w:rPr>
        <w:fldChar w:fldCharType="end"/>
      </w:r>
      <w:r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unit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sentif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bat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3206">
        <w:rPr>
          <w:rFonts w:ascii="Times New Roman" w:hAnsi="Times New Roman" w:cs="Times New Roman"/>
          <w:sz w:val="24"/>
          <w:szCs w:val="24"/>
        </w:rPr>
        <w:t>p</w:t>
      </w:r>
      <w:r w:rsidRPr="001B0395">
        <w:rPr>
          <w:rFonts w:ascii="Times New Roman" w:hAnsi="Times New Roman" w:cs="Times New Roman"/>
          <w:sz w:val="24"/>
          <w:szCs w:val="24"/>
        </w:rPr>
        <w:t>enyakit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r w:rsidR="001E3206">
        <w:rPr>
          <w:rFonts w:ascii="Times New Roman" w:hAnsi="Times New Roman" w:cs="Times New Roman"/>
          <w:sz w:val="24"/>
          <w:szCs w:val="24"/>
        </w:rPr>
        <w:t>s</w:t>
      </w:r>
      <w:r w:rsidRPr="001B0395">
        <w:rPr>
          <w:rFonts w:ascii="Times New Roman" w:hAnsi="Times New Roman" w:cs="Times New Roman"/>
          <w:sz w:val="24"/>
          <w:szCs w:val="24"/>
        </w:rPr>
        <w:t xml:space="preserve">troke </w:t>
      </w:r>
      <w:r w:rsidR="001E3206">
        <w:rPr>
          <w:rFonts w:ascii="Times New Roman" w:hAnsi="Times New Roman" w:cs="Times New Roman"/>
          <w:sz w:val="24"/>
          <w:szCs w:val="24"/>
        </w:rPr>
        <w:t>n</w:t>
      </w:r>
      <w:r w:rsidRPr="001B0395">
        <w:rPr>
          <w:rFonts w:ascii="Times New Roman" w:hAnsi="Times New Roman" w:cs="Times New Roman"/>
          <w:sz w:val="24"/>
          <w:szCs w:val="24"/>
        </w:rPr>
        <w:t xml:space="preserve">on </w:t>
      </w:r>
      <w:proofErr w:type="spellStart"/>
      <w:r w:rsidR="001E3206">
        <w:rPr>
          <w:rFonts w:ascii="Times New Roman" w:hAnsi="Times New Roman" w:cs="Times New Roman"/>
          <w:sz w:val="24"/>
          <w:szCs w:val="24"/>
        </w:rPr>
        <w:t>h</w:t>
      </w:r>
      <w:r w:rsidRPr="001B0395">
        <w:rPr>
          <w:rFonts w:ascii="Times New Roman" w:hAnsi="Times New Roman" w:cs="Times New Roman"/>
          <w:sz w:val="24"/>
          <w:szCs w:val="24"/>
        </w:rPr>
        <w:t>emoragi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Jamb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RSUD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lungkung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0395">
        <w:rPr>
          <w:rFonts w:ascii="Times New Roman" w:hAnsi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ini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menggunak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rancang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studi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yaitu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gambaran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Stroke No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Hemoragi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1B0395">
        <w:rPr>
          <w:rFonts w:ascii="Times New Roman" w:hAnsi="Times New Roman" w:cs="Times New Roman"/>
          <w:sz w:val="24"/>
        </w:rPr>
        <w:t>.</w:t>
      </w:r>
      <w:r w:rsidR="009D4667">
        <w:rPr>
          <w:rFonts w:ascii="Times New Roman" w:hAnsi="Times New Roman" w:cs="Times New Roman"/>
          <w:sz w:val="24"/>
        </w:rPr>
        <w:t xml:space="preserve"> </w:t>
      </w:r>
    </w:p>
    <w:p w14:paraId="4F888B8D" w14:textId="77777777" w:rsidR="00911A0F" w:rsidRPr="001B0395" w:rsidRDefault="00911A0F" w:rsidP="00743646">
      <w:pPr>
        <w:spacing w:after="0" w:line="240" w:lineRule="auto"/>
        <w:ind w:firstLine="426"/>
        <w:jc w:val="both"/>
        <w:divId w:val="1276405342"/>
        <w:rPr>
          <w:rFonts w:ascii="Times New Roman" w:hAnsi="Times New Roman" w:cs="Times New Roman"/>
          <w:sz w:val="24"/>
        </w:rPr>
      </w:pPr>
    </w:p>
    <w:p w14:paraId="05478A95" w14:textId="015FAA00" w:rsidR="000B4ECF" w:rsidRPr="00BB2962" w:rsidRDefault="000B4ECF" w:rsidP="00FC1A8F">
      <w:pPr>
        <w:pStyle w:val="Heading2"/>
        <w:spacing w:line="480" w:lineRule="auto"/>
        <w:ind w:left="432" w:hanging="432"/>
        <w:divId w:val="1276405342"/>
        <w:rPr>
          <w:sz w:val="24"/>
        </w:rPr>
      </w:pPr>
      <w:bookmarkStart w:id="19" w:name="_Toc513691122"/>
      <w:bookmarkStart w:id="20" w:name="_Toc2684771"/>
      <w:bookmarkStart w:id="21" w:name="_Toc2685037"/>
      <w:bookmarkStart w:id="22" w:name="_Toc2685149"/>
      <w:bookmarkStart w:id="23" w:name="_Toc2685241"/>
      <w:bookmarkStart w:id="24" w:name="_Toc3208797"/>
      <w:bookmarkStart w:id="25" w:name="_Toc3209243"/>
      <w:bookmarkStart w:id="26" w:name="_Toc3223791"/>
      <w:bookmarkStart w:id="27" w:name="_Toc3224075"/>
      <w:bookmarkStart w:id="28" w:name="_Toc3285665"/>
      <w:bookmarkStart w:id="29" w:name="_Toc3285882"/>
      <w:bookmarkStart w:id="30" w:name="_Toc11005752"/>
      <w:proofErr w:type="spellStart"/>
      <w:r w:rsidRPr="00BB2962">
        <w:rPr>
          <w:sz w:val="24"/>
        </w:rPr>
        <w:t>Tempat</w:t>
      </w:r>
      <w:proofErr w:type="spellEnd"/>
      <w:r w:rsidRPr="00BB2962">
        <w:rPr>
          <w:sz w:val="24"/>
        </w:rPr>
        <w:t xml:space="preserve"> dan Waktu </w:t>
      </w:r>
      <w:proofErr w:type="spellStart"/>
      <w:r w:rsidRPr="00BB2962">
        <w:rPr>
          <w:sz w:val="24"/>
        </w:rPr>
        <w:t>Penelitian</w:t>
      </w:r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proofErr w:type="spellEnd"/>
    </w:p>
    <w:p w14:paraId="71B54D37" w14:textId="7AD8937F" w:rsidR="009D4667" w:rsidRPr="009D4667" w:rsidRDefault="00911A0F" w:rsidP="009D4667">
      <w:pPr>
        <w:tabs>
          <w:tab w:val="left" w:pos="2835"/>
        </w:tabs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35712" behindDoc="0" locked="0" layoutInCell="1" allowOverlap="1" wp14:anchorId="47A41572" wp14:editId="1DF014B0">
                <wp:simplePos x="0" y="0"/>
                <wp:positionH relativeFrom="margin">
                  <wp:posOffset>2119630</wp:posOffset>
                </wp:positionH>
                <wp:positionV relativeFrom="paragraph">
                  <wp:posOffset>1648028</wp:posOffset>
                </wp:positionV>
                <wp:extent cx="786810" cy="287079"/>
                <wp:effectExtent l="0" t="0" r="13335" b="17780"/>
                <wp:wrapNone/>
                <wp:docPr id="17" name="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86810" cy="287079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86E378E" id="Rectangle 17" o:spid="_x0000_s1026" style="position:absolute;margin-left:166.9pt;margin-top:129.75pt;width:61.95pt;height:22.6pt;z-index:251635712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" fillcolor="white [3201]" strokecolor="white [3212]" strokeweight="1pt">
                <w10:wrap anchorx="margin"/>
              </v:rect>
            </w:pict>
          </mc:Fallback>
        </mc:AlternateContent>
      </w:r>
      <w:proofErr w:type="spellStart"/>
      <w:r w:rsidR="000B4ECF" w:rsidRPr="00773E4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641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="00713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1365D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="00713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>
        <w:rPr>
          <w:rFonts w:ascii="Times New Roman" w:hAnsi="Times New Roman" w:cs="Times New Roman"/>
          <w:sz w:val="24"/>
          <w:szCs w:val="24"/>
        </w:rPr>
        <w:t>Jambu</w:t>
      </w:r>
      <w:proofErr w:type="spellEnd"/>
      <w:r w:rsidR="00713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="00713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="00713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71365D">
        <w:rPr>
          <w:rFonts w:ascii="Times New Roman" w:hAnsi="Times New Roman" w:cs="Times New Roman"/>
          <w:sz w:val="24"/>
          <w:szCs w:val="24"/>
        </w:rPr>
        <w:t xml:space="preserve"> Daerah </w:t>
      </w:r>
      <w:proofErr w:type="spellStart"/>
      <w:r w:rsidR="0071365D">
        <w:rPr>
          <w:rFonts w:ascii="Times New Roman" w:hAnsi="Times New Roman" w:cs="Times New Roman"/>
          <w:sz w:val="24"/>
          <w:szCs w:val="24"/>
        </w:rPr>
        <w:t>Klungkung</w:t>
      </w:r>
      <w:proofErr w:type="spellEnd"/>
      <w:r w:rsidR="0071365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902BE0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902BE0">
        <w:rPr>
          <w:rFonts w:ascii="Times New Roman" w:hAnsi="Times New Roman" w:cs="Times New Roman"/>
          <w:sz w:val="24"/>
          <w:szCs w:val="24"/>
        </w:rPr>
        <w:t xml:space="preserve"> 21-23</w:t>
      </w:r>
      <w:r w:rsidR="0071365D">
        <w:rPr>
          <w:rFonts w:ascii="Times New Roman" w:hAnsi="Times New Roman" w:cs="Times New Roman"/>
          <w:sz w:val="24"/>
          <w:szCs w:val="24"/>
        </w:rPr>
        <w:t xml:space="preserve"> April 2019</w:t>
      </w:r>
      <w:r w:rsidR="000B4ECF">
        <w:rPr>
          <w:rFonts w:ascii="Times New Roman" w:hAnsi="Times New Roman" w:cs="Times New Roman"/>
          <w:sz w:val="24"/>
          <w:szCs w:val="24"/>
        </w:rPr>
        <w:t>.</w:t>
      </w:r>
    </w:p>
    <w:p w14:paraId="162B8E87" w14:textId="75021AB6" w:rsidR="000B4ECF" w:rsidRPr="00BB2962" w:rsidRDefault="000B4ECF" w:rsidP="00776766">
      <w:pPr>
        <w:pStyle w:val="Heading2"/>
        <w:spacing w:before="0" w:line="480" w:lineRule="auto"/>
        <w:ind w:left="426" w:hanging="426"/>
        <w:divId w:val="1276405342"/>
        <w:rPr>
          <w:sz w:val="24"/>
        </w:rPr>
      </w:pPr>
      <w:bookmarkStart w:id="31" w:name="_Toc513691123"/>
      <w:bookmarkStart w:id="32" w:name="_Toc2684772"/>
      <w:bookmarkStart w:id="33" w:name="_Toc2685038"/>
      <w:bookmarkStart w:id="34" w:name="_Toc2685150"/>
      <w:bookmarkStart w:id="35" w:name="_Toc2685242"/>
      <w:bookmarkStart w:id="36" w:name="_Toc3208798"/>
      <w:bookmarkStart w:id="37" w:name="_Toc3209244"/>
      <w:bookmarkStart w:id="38" w:name="_Toc3223792"/>
      <w:bookmarkStart w:id="39" w:name="_Toc3224076"/>
      <w:bookmarkStart w:id="40" w:name="_Toc3285666"/>
      <w:bookmarkStart w:id="41" w:name="_Toc3285883"/>
      <w:bookmarkStart w:id="42" w:name="_Toc11005753"/>
      <w:proofErr w:type="spellStart"/>
      <w:r w:rsidRPr="00BB2962">
        <w:rPr>
          <w:sz w:val="24"/>
        </w:rPr>
        <w:lastRenderedPageBreak/>
        <w:t>Subyek</w:t>
      </w:r>
      <w:proofErr w:type="spellEnd"/>
      <w:r w:rsidRPr="00BB2962">
        <w:rPr>
          <w:sz w:val="24"/>
        </w:rPr>
        <w:t xml:space="preserve"> </w:t>
      </w:r>
      <w:proofErr w:type="spellStart"/>
      <w:r w:rsidRPr="00BB2962">
        <w:rPr>
          <w:sz w:val="24"/>
        </w:rPr>
        <w:t>Studi</w:t>
      </w:r>
      <w:proofErr w:type="spellEnd"/>
      <w:r w:rsidRPr="00BB2962">
        <w:rPr>
          <w:sz w:val="24"/>
        </w:rPr>
        <w:t xml:space="preserve"> </w:t>
      </w:r>
      <w:proofErr w:type="spellStart"/>
      <w:r w:rsidRPr="00BB2962">
        <w:rPr>
          <w:sz w:val="24"/>
        </w:rPr>
        <w:t>Kasus</w:t>
      </w:r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proofErr w:type="spellEnd"/>
    </w:p>
    <w:p w14:paraId="2007827F" w14:textId="1BCB00AB" w:rsidR="000B4ECF" w:rsidRPr="001B0395" w:rsidRDefault="000B4ECF" w:rsidP="001B0395">
      <w:pPr>
        <w:spacing w:after="0" w:line="480" w:lineRule="auto"/>
        <w:ind w:firstLine="426"/>
        <w:jc w:val="both"/>
        <w:divId w:val="1276405342"/>
        <w:rPr>
          <w:rFonts w:ascii="Times New Roman" w:hAnsi="Times New Roman"/>
          <w:sz w:val="24"/>
          <w:szCs w:val="24"/>
        </w:rPr>
      </w:pP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enal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ar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ubye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ubye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>)</w:t>
      </w:r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SNH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71365D"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1365D" w:rsidRPr="001B0395">
        <w:rPr>
          <w:rFonts w:ascii="Times New Roman" w:hAnsi="Times New Roman" w:cs="Times New Roman"/>
          <w:sz w:val="24"/>
          <w:szCs w:val="24"/>
        </w:rPr>
        <w:t>S</w:t>
      </w:r>
      <w:r w:rsidRPr="001B0395">
        <w:rPr>
          <w:rFonts w:ascii="Times New Roman" w:hAnsi="Times New Roman" w:cs="Times New Roman"/>
          <w:sz w:val="24"/>
          <w:szCs w:val="24"/>
        </w:rPr>
        <w:t>ubye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rumus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klu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eksklu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>.</w:t>
      </w:r>
    </w:p>
    <w:p w14:paraId="5B26177B" w14:textId="77777777" w:rsidR="000B4ECF" w:rsidRPr="00411A55" w:rsidRDefault="000B4ECF" w:rsidP="00034E89">
      <w:pPr>
        <w:pStyle w:val="anaksubbabagus"/>
        <w:numPr>
          <w:ilvl w:val="0"/>
          <w:numId w:val="27"/>
        </w:numPr>
        <w:spacing w:after="0"/>
        <w:ind w:left="426" w:hanging="426"/>
        <w:divId w:val="1276405342"/>
      </w:pPr>
      <w:proofErr w:type="spellStart"/>
      <w:r w:rsidRPr="00411A55">
        <w:t>Kriteria</w:t>
      </w:r>
      <w:proofErr w:type="spellEnd"/>
      <w:r w:rsidRPr="00411A55">
        <w:t xml:space="preserve"> </w:t>
      </w:r>
      <w:proofErr w:type="spellStart"/>
      <w:r w:rsidRPr="00411A55">
        <w:t>inklusi</w:t>
      </w:r>
      <w:proofErr w:type="spellEnd"/>
    </w:p>
    <w:p w14:paraId="5F5F9F40" w14:textId="0A7E0735" w:rsidR="000B4ECF" w:rsidRPr="00C43A4E" w:rsidRDefault="001B0395" w:rsidP="001B0395">
      <w:pPr>
        <w:tabs>
          <w:tab w:val="left" w:pos="426"/>
        </w:tabs>
        <w:spacing w:after="0" w:line="480" w:lineRule="auto"/>
        <w:jc w:val="both"/>
        <w:divId w:val="1276405342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Kriteria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inklusi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adalah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karakteristik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umum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subyek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penelitian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dari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suatu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populasi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target yang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terjangkau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akan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diteliti</w:t>
      </w:r>
      <w:proofErr w:type="spellEnd"/>
      <w:r w:rsidR="006410C2">
        <w:rPr>
          <w:rFonts w:ascii="Times New Roman" w:hAnsi="Times New Roman"/>
          <w:sz w:val="24"/>
          <w:szCs w:val="24"/>
        </w:rPr>
        <w:t xml:space="preserve"> </w:t>
      </w:r>
      <w:r w:rsidR="006410C2">
        <w:rPr>
          <w:rFonts w:ascii="Times New Roman" w:hAnsi="Times New Roman"/>
          <w:sz w:val="24"/>
          <w:szCs w:val="24"/>
        </w:rPr>
        <w:fldChar w:fldCharType="begin" w:fldLock="1"/>
      </w:r>
      <w:r w:rsidR="006410C2">
        <w:rPr>
          <w:rFonts w:ascii="Times New Roman" w:hAnsi="Times New Roman"/>
          <w:sz w:val="24"/>
          <w:szCs w:val="24"/>
        </w:rPr>
        <w:instrText>ADDIN CSL_CITATION { "citationItems" : [ { "id" : "ITEM-1", "itemData" : { "ISBN" : "978-602-1163-38-2", "author" : [ { "dropping-particle" : "", "family" : "Nursalam", "given" : "", "non-dropping-particle" : "", "parse-names" : false, "suffix" : "" } ], "edition" : "4", "editor" : [ { "dropping-particle" : "", "family" : "P", "given" : "Lestari", "non-dropping-particle" : "", "parse-names" : false, "suffix" : "" } ], "id" : "ITEM-1", "issued" : { "date-parts" : [ [ "2017" ] ] }, "publisher" : "salemba medika", "publisher-place" : "jakarta", "title" : "METODOLOGI PENELITIAN ILMU KEPERAWATAN Pendekatan Praktis", "type" : "book" }, "uris" : [ "http://www.mendeley.com/documents/?uuid=7fc99cbb-cbf1-48e9-bc9d-6c1ff3d6de9b" ] } ], "mendeley" : { "formattedCitation" : "(Nursalam, 2017)", "plainTextFormattedCitation" : "(Nursalam, 2017)", "previouslyFormattedCitation" : "(Nursalam, 2017)" }, "properties" : { "noteIndex" : 0 }, "schema" : "https://github.com/citation-style-language/schema/raw/master/csl-citation.json" }</w:instrText>
      </w:r>
      <w:r w:rsidR="006410C2">
        <w:rPr>
          <w:rFonts w:ascii="Times New Roman" w:hAnsi="Times New Roman"/>
          <w:sz w:val="24"/>
          <w:szCs w:val="24"/>
        </w:rPr>
        <w:fldChar w:fldCharType="separate"/>
      </w:r>
      <w:r w:rsidR="006410C2" w:rsidRPr="006410C2">
        <w:rPr>
          <w:rFonts w:ascii="Times New Roman" w:hAnsi="Times New Roman"/>
          <w:noProof/>
          <w:sz w:val="24"/>
          <w:szCs w:val="24"/>
        </w:rPr>
        <w:t>(Nursalam, 2017)</w:t>
      </w:r>
      <w:r w:rsidR="006410C2">
        <w:rPr>
          <w:rFonts w:ascii="Times New Roman" w:hAnsi="Times New Roman"/>
          <w:sz w:val="24"/>
          <w:szCs w:val="24"/>
        </w:rPr>
        <w:fldChar w:fldCharType="end"/>
      </w:r>
      <w:r w:rsidR="000B4ECF" w:rsidRPr="00C43A4E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Kriteria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inklusi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dari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penelitian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ini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B4ECF" w:rsidRPr="00C43A4E">
        <w:rPr>
          <w:rFonts w:ascii="Times New Roman" w:hAnsi="Times New Roman"/>
          <w:sz w:val="24"/>
          <w:szCs w:val="24"/>
        </w:rPr>
        <w:t>yaitu</w:t>
      </w:r>
      <w:proofErr w:type="spellEnd"/>
      <w:r w:rsidR="000B4ECF" w:rsidRPr="00C43A4E">
        <w:rPr>
          <w:rFonts w:ascii="Times New Roman" w:hAnsi="Times New Roman"/>
          <w:sz w:val="24"/>
          <w:szCs w:val="24"/>
        </w:rPr>
        <w:t>:</w:t>
      </w:r>
    </w:p>
    <w:p w14:paraId="726D44B8" w14:textId="23E5E96F" w:rsidR="000B4ECF" w:rsidRDefault="000B4ECF" w:rsidP="00C02CB1">
      <w:pPr>
        <w:pStyle w:val="ListParagraph"/>
        <w:numPr>
          <w:ilvl w:val="0"/>
          <w:numId w:val="18"/>
        </w:numPr>
        <w:spacing w:after="0" w:line="480" w:lineRule="auto"/>
        <w:ind w:left="270" w:hanging="270"/>
        <w:jc w:val="both"/>
        <w:divId w:val="1276405342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as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71365D">
        <w:rPr>
          <w:rFonts w:ascii="Times New Roman" w:hAnsi="Times New Roman"/>
          <w:sz w:val="24"/>
          <w:szCs w:val="24"/>
        </w:rPr>
        <w:t xml:space="preserve">stroke non </w:t>
      </w:r>
      <w:proofErr w:type="spellStart"/>
      <w:r w:rsidR="0071365D">
        <w:rPr>
          <w:rFonts w:ascii="Times New Roman" w:hAnsi="Times New Roman"/>
          <w:sz w:val="24"/>
          <w:szCs w:val="24"/>
        </w:rPr>
        <w:t>hemoragik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71365D">
        <w:rPr>
          <w:rFonts w:ascii="Times New Roman" w:hAnsi="Times New Roman"/>
          <w:sz w:val="24"/>
          <w:szCs w:val="24"/>
        </w:rPr>
        <w:t>mengalam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365D">
        <w:rPr>
          <w:rFonts w:ascii="Times New Roman" w:hAnsi="Times New Roman"/>
          <w:sz w:val="24"/>
          <w:szCs w:val="24"/>
        </w:rPr>
        <w:t>gangguan</w:t>
      </w:r>
      <w:proofErr w:type="spellEnd"/>
      <w:r w:rsidR="007136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365D">
        <w:rPr>
          <w:rFonts w:ascii="Times New Roman" w:hAnsi="Times New Roman"/>
          <w:sz w:val="24"/>
          <w:szCs w:val="24"/>
        </w:rPr>
        <w:t>konstipasi</w:t>
      </w:r>
      <w:proofErr w:type="spellEnd"/>
    </w:p>
    <w:p w14:paraId="64F24B51" w14:textId="3997B5DE" w:rsidR="000B4ECF" w:rsidRDefault="000B4ECF" w:rsidP="00C02CB1">
      <w:pPr>
        <w:pStyle w:val="ListParagraph"/>
        <w:numPr>
          <w:ilvl w:val="0"/>
          <w:numId w:val="18"/>
        </w:numPr>
        <w:spacing w:after="0" w:line="480" w:lineRule="auto"/>
        <w:ind w:left="270" w:hanging="270"/>
        <w:jc w:val="both"/>
        <w:divId w:val="1276405342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as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71365D">
        <w:rPr>
          <w:rFonts w:ascii="Times New Roman" w:hAnsi="Times New Roman"/>
          <w:sz w:val="24"/>
          <w:szCs w:val="24"/>
        </w:rPr>
        <w:t xml:space="preserve">stroke non </w:t>
      </w:r>
      <w:proofErr w:type="spellStart"/>
      <w:r w:rsidR="0071365D">
        <w:rPr>
          <w:rFonts w:ascii="Times New Roman" w:hAnsi="Times New Roman"/>
          <w:sz w:val="24"/>
          <w:szCs w:val="24"/>
        </w:rPr>
        <w:t>hemoragik</w:t>
      </w:r>
      <w:proofErr w:type="spellEnd"/>
      <w:r w:rsidR="0071365D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71365D">
        <w:rPr>
          <w:rFonts w:ascii="Times New Roman" w:hAnsi="Times New Roman"/>
          <w:sz w:val="24"/>
          <w:szCs w:val="24"/>
        </w:rPr>
        <w:t>sudah</w:t>
      </w:r>
      <w:proofErr w:type="spellEnd"/>
      <w:r w:rsidR="007136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365D">
        <w:rPr>
          <w:rFonts w:ascii="Times New Roman" w:hAnsi="Times New Roman"/>
          <w:sz w:val="24"/>
          <w:szCs w:val="24"/>
        </w:rPr>
        <w:t>dirawat</w:t>
      </w:r>
      <w:proofErr w:type="spellEnd"/>
      <w:r w:rsidR="0071365D">
        <w:rPr>
          <w:rFonts w:ascii="Times New Roman" w:hAnsi="Times New Roman"/>
          <w:sz w:val="24"/>
          <w:szCs w:val="24"/>
        </w:rPr>
        <w:t xml:space="preserve"> minimal 3 </w:t>
      </w:r>
      <w:proofErr w:type="spellStart"/>
      <w:r w:rsidR="0071365D">
        <w:rPr>
          <w:rFonts w:ascii="Times New Roman" w:hAnsi="Times New Roman"/>
          <w:sz w:val="24"/>
          <w:szCs w:val="24"/>
        </w:rPr>
        <w:t>hari</w:t>
      </w:r>
      <w:proofErr w:type="spellEnd"/>
      <w:r w:rsidR="0071365D">
        <w:rPr>
          <w:rFonts w:ascii="Times New Roman" w:hAnsi="Times New Roman"/>
          <w:sz w:val="24"/>
          <w:szCs w:val="24"/>
        </w:rPr>
        <w:t xml:space="preserve"> </w:t>
      </w:r>
    </w:p>
    <w:p w14:paraId="4223C510" w14:textId="5DADBB20" w:rsidR="000B4ECF" w:rsidRPr="00411A55" w:rsidRDefault="000B4ECF" w:rsidP="008A03E2">
      <w:pPr>
        <w:pStyle w:val="anaksubbabagus"/>
        <w:numPr>
          <w:ilvl w:val="0"/>
          <w:numId w:val="27"/>
        </w:numPr>
        <w:spacing w:after="0"/>
        <w:ind w:left="426" w:hanging="426"/>
        <w:divId w:val="1276405342"/>
      </w:pPr>
      <w:proofErr w:type="spellStart"/>
      <w:r w:rsidRPr="00411A55">
        <w:t>Kriteria</w:t>
      </w:r>
      <w:proofErr w:type="spellEnd"/>
      <w:r w:rsidRPr="00411A55">
        <w:t xml:space="preserve"> </w:t>
      </w:r>
      <w:proofErr w:type="spellStart"/>
      <w:r w:rsidRPr="00411A55">
        <w:t>ekslusi</w:t>
      </w:r>
      <w:proofErr w:type="spellEnd"/>
    </w:p>
    <w:p w14:paraId="714BDA64" w14:textId="71ACC68B" w:rsidR="000B4ECF" w:rsidRPr="00C43A4E" w:rsidRDefault="000B4ECF" w:rsidP="008976B2">
      <w:pPr>
        <w:spacing w:after="0" w:line="480" w:lineRule="auto"/>
        <w:ind w:firstLine="426"/>
        <w:jc w:val="both"/>
        <w:divId w:val="1276405342"/>
        <w:rPr>
          <w:rFonts w:ascii="Times New Roman" w:hAnsi="Times New Roman"/>
          <w:sz w:val="24"/>
          <w:szCs w:val="24"/>
        </w:rPr>
      </w:pPr>
      <w:proofErr w:type="spellStart"/>
      <w:r w:rsidRPr="00C43A4E">
        <w:rPr>
          <w:rFonts w:ascii="Times New Roman" w:hAnsi="Times New Roman"/>
          <w:sz w:val="24"/>
          <w:szCs w:val="24"/>
        </w:rPr>
        <w:t>Kriteria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eksklusi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adalah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menghilangkan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atau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mengeluarkan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subyek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C43A4E">
        <w:rPr>
          <w:rFonts w:ascii="Times New Roman" w:hAnsi="Times New Roman"/>
          <w:sz w:val="24"/>
          <w:szCs w:val="24"/>
        </w:rPr>
        <w:t>memenuhi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kriteria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inklusi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dari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studi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karena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berbagai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sebab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6410C2">
        <w:rPr>
          <w:rFonts w:ascii="Times New Roman" w:hAnsi="Times New Roman"/>
          <w:sz w:val="24"/>
          <w:szCs w:val="24"/>
        </w:rPr>
        <w:fldChar w:fldCharType="begin" w:fldLock="1"/>
      </w:r>
      <w:r w:rsidR="006410C2">
        <w:rPr>
          <w:rFonts w:ascii="Times New Roman" w:hAnsi="Times New Roman"/>
          <w:sz w:val="24"/>
          <w:szCs w:val="24"/>
        </w:rPr>
        <w:instrText>ADDIN CSL_CITATION { "citationItems" : [ { "id" : "ITEM-1", "itemData" : { "ISBN" : "978-602-1163-38-2", "author" : [ { "dropping-particle" : "", "family" : "Nursalam", "given" : "", "non-dropping-particle" : "", "parse-names" : false, "suffix" : "" } ], "edition" : "4", "editor" : [ { "dropping-particle" : "", "family" : "P", "given" : "Lestari", "non-dropping-particle" : "", "parse-names" : false, "suffix" : "" } ], "id" : "ITEM-1", "issued" : { "date-parts" : [ [ "2017" ] ] }, "publisher" : "salemba medika", "publisher-place" : "jakarta", "title" : "METODOLOGI PENELITIAN ILMU KEPERAWATAN Pendekatan Praktis", "type" : "book" }, "uris" : [ "http://www.mendeley.com/documents/?uuid=7fc99cbb-cbf1-48e9-bc9d-6c1ff3d6de9b" ] } ], "mendeley" : { "formattedCitation" : "(Nursalam, 2017)", "plainTextFormattedCitation" : "(Nursalam, 2017)", "previouslyFormattedCitation" : "(Nursalam, 2017)" }, "properties" : { "noteIndex" : 0 }, "schema" : "https://github.com/citation-style-language/schema/raw/master/csl-citation.json" }</w:instrText>
      </w:r>
      <w:r w:rsidR="006410C2">
        <w:rPr>
          <w:rFonts w:ascii="Times New Roman" w:hAnsi="Times New Roman"/>
          <w:sz w:val="24"/>
          <w:szCs w:val="24"/>
        </w:rPr>
        <w:fldChar w:fldCharType="separate"/>
      </w:r>
      <w:r w:rsidR="006410C2" w:rsidRPr="006410C2">
        <w:rPr>
          <w:rFonts w:ascii="Times New Roman" w:hAnsi="Times New Roman"/>
          <w:noProof/>
          <w:sz w:val="24"/>
          <w:szCs w:val="24"/>
        </w:rPr>
        <w:t>(Nursalam, 2017)</w:t>
      </w:r>
      <w:r w:rsidR="006410C2">
        <w:rPr>
          <w:rFonts w:ascii="Times New Roman" w:hAnsi="Times New Roman"/>
          <w:sz w:val="24"/>
          <w:szCs w:val="24"/>
        </w:rPr>
        <w:fldChar w:fldCharType="end"/>
      </w:r>
      <w:r w:rsidR="006410C2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C43A4E">
        <w:rPr>
          <w:rFonts w:ascii="Times New Roman" w:hAnsi="Times New Roman"/>
          <w:sz w:val="24"/>
          <w:szCs w:val="24"/>
        </w:rPr>
        <w:t>Kriteria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eksklusi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dari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penelitian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ini</w:t>
      </w:r>
      <w:proofErr w:type="spellEnd"/>
      <w:r w:rsidRPr="00C43A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3A4E">
        <w:rPr>
          <w:rFonts w:ascii="Times New Roman" w:hAnsi="Times New Roman"/>
          <w:sz w:val="24"/>
          <w:szCs w:val="24"/>
        </w:rPr>
        <w:t>yaitu</w:t>
      </w:r>
      <w:proofErr w:type="spellEnd"/>
      <w:r w:rsidRPr="00C43A4E">
        <w:rPr>
          <w:rFonts w:ascii="Times New Roman" w:hAnsi="Times New Roman"/>
          <w:sz w:val="24"/>
          <w:szCs w:val="24"/>
        </w:rPr>
        <w:t>:</w:t>
      </w:r>
    </w:p>
    <w:p w14:paraId="2E5FB256" w14:textId="77777777" w:rsidR="00BB2962" w:rsidRDefault="000B4ECF" w:rsidP="00C02CB1">
      <w:pPr>
        <w:numPr>
          <w:ilvl w:val="0"/>
          <w:numId w:val="19"/>
        </w:numPr>
        <w:spacing w:after="0" w:line="480" w:lineRule="auto"/>
        <w:ind w:left="270" w:hanging="270"/>
        <w:jc w:val="both"/>
        <w:divId w:val="1276405342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as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71365D">
        <w:rPr>
          <w:rFonts w:ascii="Times New Roman" w:hAnsi="Times New Roman"/>
          <w:sz w:val="24"/>
          <w:szCs w:val="24"/>
        </w:rPr>
        <w:t xml:space="preserve">stroke non </w:t>
      </w:r>
      <w:proofErr w:type="spellStart"/>
      <w:r w:rsidR="0071365D">
        <w:rPr>
          <w:rFonts w:ascii="Times New Roman" w:hAnsi="Times New Roman"/>
          <w:sz w:val="24"/>
          <w:szCs w:val="24"/>
        </w:rPr>
        <w:t>hemoragik</w:t>
      </w:r>
      <w:proofErr w:type="spellEnd"/>
      <w:r w:rsidR="0071365D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</w:t>
      </w:r>
      <w:r w:rsidR="00976D3D">
        <w:rPr>
          <w:rFonts w:ascii="Times New Roman" w:hAnsi="Times New Roman"/>
          <w:sz w:val="24"/>
          <w:szCs w:val="24"/>
        </w:rPr>
        <w:t>ngan</w:t>
      </w:r>
      <w:proofErr w:type="spellEnd"/>
      <w:r w:rsidR="00976D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76D3D">
        <w:rPr>
          <w:rFonts w:ascii="Times New Roman" w:hAnsi="Times New Roman"/>
          <w:sz w:val="24"/>
          <w:szCs w:val="24"/>
        </w:rPr>
        <w:t>masalah</w:t>
      </w:r>
      <w:proofErr w:type="spellEnd"/>
      <w:r w:rsidR="00976D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76D3D">
        <w:rPr>
          <w:rFonts w:ascii="Times New Roman" w:hAnsi="Times New Roman"/>
          <w:sz w:val="24"/>
          <w:szCs w:val="24"/>
        </w:rPr>
        <w:t>konstipasi</w:t>
      </w:r>
      <w:proofErr w:type="spellEnd"/>
      <w:r w:rsidR="00976D3D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976D3D">
        <w:rPr>
          <w:rFonts w:ascii="Times New Roman" w:hAnsi="Times New Roman"/>
          <w:sz w:val="24"/>
          <w:szCs w:val="24"/>
        </w:rPr>
        <w:t>tidak</w:t>
      </w:r>
      <w:proofErr w:type="spellEnd"/>
      <w:r w:rsidR="00976D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76D3D">
        <w:rPr>
          <w:rFonts w:ascii="Times New Roman" w:hAnsi="Times New Roman"/>
          <w:sz w:val="24"/>
          <w:szCs w:val="24"/>
        </w:rPr>
        <w:t>bersedia</w:t>
      </w:r>
      <w:proofErr w:type="spellEnd"/>
      <w:r w:rsidR="00976D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76D3D">
        <w:rPr>
          <w:rFonts w:ascii="Times New Roman" w:hAnsi="Times New Roman"/>
          <w:sz w:val="24"/>
          <w:szCs w:val="24"/>
        </w:rPr>
        <w:t>menjadi</w:t>
      </w:r>
      <w:proofErr w:type="spellEnd"/>
      <w:r w:rsidR="00976D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76D3D">
        <w:rPr>
          <w:rFonts w:ascii="Times New Roman" w:hAnsi="Times New Roman"/>
          <w:sz w:val="24"/>
          <w:szCs w:val="24"/>
        </w:rPr>
        <w:t>responden</w:t>
      </w:r>
      <w:proofErr w:type="spellEnd"/>
      <w:r w:rsidR="00976D3D">
        <w:rPr>
          <w:rFonts w:ascii="Times New Roman" w:hAnsi="Times New Roman"/>
          <w:sz w:val="24"/>
          <w:szCs w:val="24"/>
        </w:rPr>
        <w:t>.</w:t>
      </w:r>
    </w:p>
    <w:p w14:paraId="20C5B9FC" w14:textId="4CE7607C" w:rsidR="00976D3D" w:rsidRDefault="00976D3D" w:rsidP="00C02CB1">
      <w:pPr>
        <w:numPr>
          <w:ilvl w:val="0"/>
          <w:numId w:val="19"/>
        </w:numPr>
        <w:spacing w:after="0" w:line="480" w:lineRule="auto"/>
        <w:ind w:left="270" w:hanging="270"/>
        <w:jc w:val="both"/>
        <w:divId w:val="1276405342"/>
        <w:rPr>
          <w:rFonts w:ascii="Times New Roman" w:hAnsi="Times New Roman"/>
          <w:sz w:val="24"/>
          <w:szCs w:val="24"/>
        </w:rPr>
      </w:pPr>
      <w:proofErr w:type="spellStart"/>
      <w:r w:rsidRPr="00BB2962">
        <w:rPr>
          <w:rFonts w:ascii="Times New Roman" w:hAnsi="Times New Roman"/>
          <w:sz w:val="24"/>
          <w:szCs w:val="24"/>
        </w:rPr>
        <w:t>Pasien</w:t>
      </w:r>
      <w:proofErr w:type="spellEnd"/>
      <w:r w:rsidRPr="00BB2962">
        <w:rPr>
          <w:rFonts w:ascii="Times New Roman" w:hAnsi="Times New Roman"/>
          <w:sz w:val="24"/>
          <w:szCs w:val="24"/>
        </w:rPr>
        <w:t xml:space="preserve"> stroke non </w:t>
      </w:r>
      <w:proofErr w:type="spellStart"/>
      <w:r w:rsidRPr="00BB2962">
        <w:rPr>
          <w:rFonts w:ascii="Times New Roman" w:hAnsi="Times New Roman"/>
          <w:sz w:val="24"/>
          <w:szCs w:val="24"/>
        </w:rPr>
        <w:t>hemoragik</w:t>
      </w:r>
      <w:proofErr w:type="spellEnd"/>
      <w:r w:rsidRPr="00BB2962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BB2962">
        <w:rPr>
          <w:rFonts w:ascii="Times New Roman" w:hAnsi="Times New Roman"/>
          <w:sz w:val="24"/>
          <w:szCs w:val="24"/>
        </w:rPr>
        <w:t>tidak</w:t>
      </w:r>
      <w:proofErr w:type="spellEnd"/>
      <w:r w:rsidRPr="00BB296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B2962">
        <w:rPr>
          <w:rFonts w:ascii="Times New Roman" w:hAnsi="Times New Roman"/>
          <w:sz w:val="24"/>
          <w:szCs w:val="24"/>
        </w:rPr>
        <w:t>kooperatif</w:t>
      </w:r>
      <w:proofErr w:type="spellEnd"/>
      <w:r w:rsidRPr="00BB2962">
        <w:rPr>
          <w:rFonts w:ascii="Times New Roman" w:hAnsi="Times New Roman"/>
          <w:sz w:val="24"/>
          <w:szCs w:val="24"/>
        </w:rPr>
        <w:t xml:space="preserve">. </w:t>
      </w:r>
    </w:p>
    <w:p w14:paraId="636D5B3F" w14:textId="77777777" w:rsidR="00911A0F" w:rsidRPr="00BB2962" w:rsidRDefault="00911A0F" w:rsidP="00743646">
      <w:pPr>
        <w:spacing w:after="0" w:line="240" w:lineRule="auto"/>
        <w:ind w:left="270"/>
        <w:jc w:val="both"/>
        <w:divId w:val="1276405342"/>
        <w:rPr>
          <w:rFonts w:ascii="Times New Roman" w:hAnsi="Times New Roman"/>
          <w:sz w:val="24"/>
          <w:szCs w:val="24"/>
        </w:rPr>
      </w:pPr>
    </w:p>
    <w:p w14:paraId="32C170C8" w14:textId="241DA524" w:rsidR="000B4ECF" w:rsidRPr="002236D3" w:rsidRDefault="000B4ECF" w:rsidP="00E70047">
      <w:pPr>
        <w:pStyle w:val="Heading2"/>
        <w:spacing w:before="0" w:line="480" w:lineRule="auto"/>
        <w:ind w:left="432" w:hanging="432"/>
        <w:divId w:val="1276405342"/>
        <w:rPr>
          <w:sz w:val="24"/>
        </w:rPr>
      </w:pPr>
      <w:bookmarkStart w:id="43" w:name="_Toc513691124"/>
      <w:bookmarkStart w:id="44" w:name="_Toc2684773"/>
      <w:bookmarkStart w:id="45" w:name="_Toc2685039"/>
      <w:bookmarkStart w:id="46" w:name="_Toc2685151"/>
      <w:bookmarkStart w:id="47" w:name="_Toc2685243"/>
      <w:bookmarkStart w:id="48" w:name="_Toc3208799"/>
      <w:bookmarkStart w:id="49" w:name="_Toc3209245"/>
      <w:bookmarkStart w:id="50" w:name="_Toc3223793"/>
      <w:bookmarkStart w:id="51" w:name="_Toc3224077"/>
      <w:bookmarkStart w:id="52" w:name="_Toc3285667"/>
      <w:bookmarkStart w:id="53" w:name="_Toc3285884"/>
      <w:bookmarkStart w:id="54" w:name="_Toc11005754"/>
      <w:proofErr w:type="spellStart"/>
      <w:r w:rsidRPr="002236D3">
        <w:rPr>
          <w:sz w:val="24"/>
        </w:rPr>
        <w:t>Fokus</w:t>
      </w:r>
      <w:proofErr w:type="spellEnd"/>
      <w:r w:rsidRPr="002236D3">
        <w:rPr>
          <w:sz w:val="24"/>
        </w:rPr>
        <w:t xml:space="preserve"> </w:t>
      </w:r>
      <w:proofErr w:type="spellStart"/>
      <w:r w:rsidRPr="002236D3">
        <w:rPr>
          <w:sz w:val="24"/>
        </w:rPr>
        <w:t>Studi</w:t>
      </w:r>
      <w:proofErr w:type="spellEnd"/>
      <w:r w:rsidRPr="002236D3">
        <w:rPr>
          <w:sz w:val="24"/>
        </w:rPr>
        <w:t xml:space="preserve"> </w:t>
      </w:r>
      <w:proofErr w:type="spellStart"/>
      <w:r w:rsidRPr="002236D3">
        <w:rPr>
          <w:sz w:val="24"/>
        </w:rPr>
        <w:t>Kasus</w:t>
      </w:r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proofErr w:type="spellEnd"/>
    </w:p>
    <w:p w14:paraId="2014F734" w14:textId="53E2F9BD" w:rsidR="00976D3D" w:rsidRPr="008976B2" w:rsidRDefault="000B4ECF" w:rsidP="00776766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</w:rPr>
      </w:pPr>
      <w:proofErr w:type="spellStart"/>
      <w:r w:rsidRPr="008976B2">
        <w:rPr>
          <w:rFonts w:ascii="Times New Roman" w:hAnsi="Times New Roman" w:cs="Times New Roman"/>
          <w:sz w:val="24"/>
        </w:rPr>
        <w:t>Fokus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studi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kasus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merupak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kaji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utama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dari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masalah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976B2">
        <w:rPr>
          <w:rFonts w:ascii="Times New Roman" w:hAnsi="Times New Roman" w:cs="Times New Roman"/>
          <w:sz w:val="24"/>
        </w:rPr>
        <w:t>ak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dijadik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acu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studi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kasus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8976B2">
        <w:rPr>
          <w:rFonts w:ascii="Times New Roman" w:hAnsi="Times New Roman" w:cs="Times New Roman"/>
          <w:sz w:val="24"/>
        </w:rPr>
        <w:t>Fokus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studi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kasus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8976B2">
        <w:rPr>
          <w:rFonts w:ascii="Times New Roman" w:hAnsi="Times New Roman" w:cs="Times New Roman"/>
          <w:sz w:val="24"/>
        </w:rPr>
        <w:t>peneliti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ini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adalah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1365D" w:rsidRPr="008976B2">
        <w:rPr>
          <w:rFonts w:ascii="Times New Roman" w:hAnsi="Times New Roman" w:cs="Times New Roman"/>
          <w:sz w:val="24"/>
        </w:rPr>
        <w:t>gangguan</w:t>
      </w:r>
      <w:proofErr w:type="spellEnd"/>
      <w:r w:rsidR="0071365D"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1365D" w:rsidRPr="008976B2">
        <w:rPr>
          <w:rFonts w:ascii="Times New Roman" w:hAnsi="Times New Roman" w:cs="Times New Roman"/>
          <w:sz w:val="24"/>
        </w:rPr>
        <w:t>konstipasi</w:t>
      </w:r>
      <w:proofErr w:type="spellEnd"/>
      <w:r w:rsidR="0071365D" w:rsidRPr="008976B2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="0071365D" w:rsidRPr="008976B2">
        <w:rPr>
          <w:rFonts w:ascii="Times New Roman" w:hAnsi="Times New Roman" w:cs="Times New Roman"/>
          <w:sz w:val="24"/>
        </w:rPr>
        <w:t>pasien</w:t>
      </w:r>
      <w:proofErr w:type="spellEnd"/>
      <w:r w:rsidR="0071365D" w:rsidRPr="008976B2">
        <w:rPr>
          <w:rFonts w:ascii="Times New Roman" w:hAnsi="Times New Roman" w:cs="Times New Roman"/>
          <w:sz w:val="24"/>
        </w:rPr>
        <w:t xml:space="preserve"> stroke non </w:t>
      </w:r>
      <w:proofErr w:type="spellStart"/>
      <w:r w:rsidR="0071365D" w:rsidRPr="008976B2">
        <w:rPr>
          <w:rFonts w:ascii="Times New Roman" w:hAnsi="Times New Roman" w:cs="Times New Roman"/>
          <w:sz w:val="24"/>
        </w:rPr>
        <w:t>hemoragik</w:t>
      </w:r>
      <w:proofErr w:type="spellEnd"/>
      <w:r w:rsidRPr="008976B2">
        <w:rPr>
          <w:rFonts w:ascii="Times New Roman" w:hAnsi="Times New Roman" w:cs="Times New Roman"/>
          <w:sz w:val="24"/>
        </w:rPr>
        <w:t>.</w:t>
      </w:r>
    </w:p>
    <w:p w14:paraId="510EACA2" w14:textId="46C370FA" w:rsidR="000B4ECF" w:rsidRPr="002236D3" w:rsidRDefault="000B4ECF" w:rsidP="00776766">
      <w:pPr>
        <w:pStyle w:val="Heading2"/>
        <w:spacing w:before="0" w:line="480" w:lineRule="auto"/>
        <w:ind w:left="426" w:hanging="426"/>
        <w:divId w:val="1276405342"/>
        <w:rPr>
          <w:sz w:val="24"/>
        </w:rPr>
      </w:pPr>
      <w:bookmarkStart w:id="55" w:name="_Toc513691125"/>
      <w:bookmarkStart w:id="56" w:name="_Toc2684774"/>
      <w:bookmarkStart w:id="57" w:name="_Toc2685040"/>
      <w:bookmarkStart w:id="58" w:name="_Toc2685152"/>
      <w:bookmarkStart w:id="59" w:name="_Toc2685244"/>
      <w:bookmarkStart w:id="60" w:name="_Toc3208800"/>
      <w:bookmarkStart w:id="61" w:name="_Toc3209246"/>
      <w:bookmarkStart w:id="62" w:name="_Toc3223794"/>
      <w:bookmarkStart w:id="63" w:name="_Toc3224078"/>
      <w:bookmarkStart w:id="64" w:name="_Toc3285668"/>
      <w:bookmarkStart w:id="65" w:name="_Toc3285885"/>
      <w:bookmarkStart w:id="66" w:name="_Toc11005755"/>
      <w:proofErr w:type="spellStart"/>
      <w:r w:rsidRPr="002236D3">
        <w:rPr>
          <w:sz w:val="24"/>
        </w:rPr>
        <w:lastRenderedPageBreak/>
        <w:t>Jenis</w:t>
      </w:r>
      <w:proofErr w:type="spellEnd"/>
      <w:r w:rsidRPr="002236D3">
        <w:rPr>
          <w:sz w:val="24"/>
        </w:rPr>
        <w:t xml:space="preserve"> dan Teknik </w:t>
      </w:r>
      <w:proofErr w:type="spellStart"/>
      <w:r w:rsidRPr="002236D3">
        <w:rPr>
          <w:sz w:val="24"/>
        </w:rPr>
        <w:t>Pengumpulan</w:t>
      </w:r>
      <w:proofErr w:type="spellEnd"/>
      <w:r w:rsidRPr="002236D3">
        <w:rPr>
          <w:sz w:val="24"/>
        </w:rPr>
        <w:t xml:space="preserve"> Data</w:t>
      </w:r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</w:p>
    <w:p w14:paraId="3B01A41C" w14:textId="77777777" w:rsidR="000B4ECF" w:rsidRPr="00E04A9C" w:rsidRDefault="000B4ECF" w:rsidP="00034E89">
      <w:pPr>
        <w:pStyle w:val="anaksubbabagus"/>
        <w:numPr>
          <w:ilvl w:val="0"/>
          <w:numId w:val="28"/>
        </w:numPr>
        <w:spacing w:after="0"/>
        <w:ind w:left="426" w:hanging="426"/>
        <w:divId w:val="1276405342"/>
      </w:pPr>
      <w:proofErr w:type="spellStart"/>
      <w:r w:rsidRPr="00E04A9C">
        <w:t>Jenis</w:t>
      </w:r>
      <w:proofErr w:type="spellEnd"/>
      <w:r w:rsidRPr="00E04A9C">
        <w:t xml:space="preserve"> data</w:t>
      </w:r>
    </w:p>
    <w:p w14:paraId="4901972B" w14:textId="28C2A099" w:rsidR="000B4ECF" w:rsidRPr="00286ECA" w:rsidRDefault="000B4ECF" w:rsidP="008976B2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  <w:szCs w:val="24"/>
        </w:rPr>
      </w:pPr>
      <w:r w:rsidRPr="00286ECA">
        <w:rPr>
          <w:rFonts w:ascii="Times New Roman" w:hAnsi="Times New Roman" w:cs="Times New Roman"/>
          <w:sz w:val="24"/>
          <w:szCs w:val="24"/>
        </w:rPr>
        <w:t xml:space="preserve">Data yang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>, badan/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rekam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medik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r w:rsidR="006410C2" w:rsidRPr="00286EC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410C2" w:rsidRPr="00286EC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979-756-902-0", "author" : [ { "dropping-particle" : "", "family" : "Setiadi", "given" : "", "non-dropping-particle" : "", "parse-names" : false, "suffix" : "" } ], "edition" : "2", "id" : "ITEM-1", "issued" : { "date-parts" : [ [ "2013" ] ] }, "publisher" : "GRAHA ILMU", "publisher-place" : "yogyakarta", "title" : "Konsep dan Praktik Penulisan Riset Keperawatan", "type" : "book" }, "uris" : [ "http://www.mendeley.com/documents/?uuid=1379ff94-7a49-4976-93f6-ebbd98643753" ] } ], "mendeley" : { "formattedCitation" : "(Setiadi, 2013)", "plainTextFormattedCitation" : "(Setiadi, 2013)", "previouslyFormattedCitation" : "(Setiadi, 2013)" }, "properties" : { "noteIndex" : 0 }, "schema" : "https://github.com/citation-style-language/schema/raw/master/csl-citation.json" }</w:instrText>
      </w:r>
      <w:r w:rsidR="006410C2" w:rsidRPr="00286ECA">
        <w:rPr>
          <w:rFonts w:ascii="Times New Roman" w:hAnsi="Times New Roman" w:cs="Times New Roman"/>
          <w:sz w:val="24"/>
          <w:szCs w:val="24"/>
        </w:rPr>
        <w:fldChar w:fldCharType="separate"/>
      </w:r>
      <w:r w:rsidR="006410C2" w:rsidRPr="00286ECA">
        <w:rPr>
          <w:rFonts w:ascii="Times New Roman" w:hAnsi="Times New Roman" w:cs="Times New Roman"/>
          <w:noProof/>
          <w:sz w:val="24"/>
          <w:szCs w:val="24"/>
        </w:rPr>
        <w:t>(Setiadi, 2013)</w:t>
      </w:r>
      <w:r w:rsidR="006410C2" w:rsidRPr="00286ECA">
        <w:rPr>
          <w:rFonts w:ascii="Times New Roman" w:hAnsi="Times New Roman" w:cs="Times New Roman"/>
          <w:sz w:val="24"/>
          <w:szCs w:val="24"/>
        </w:rPr>
        <w:fldChar w:fldCharType="end"/>
      </w:r>
      <w:r w:rsidR="006410C2" w:rsidRPr="00286ECA">
        <w:rPr>
          <w:rFonts w:ascii="Times New Roman" w:hAnsi="Times New Roman" w:cs="Times New Roman"/>
          <w:sz w:val="24"/>
          <w:szCs w:val="24"/>
        </w:rPr>
        <w:t xml:space="preserve">. </w:t>
      </w:r>
      <w:r w:rsidRPr="00286ECA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. Data yang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r w:rsidR="00883866" w:rsidRPr="00286ECA">
        <w:rPr>
          <w:rFonts w:ascii="Times New Roman" w:hAnsi="Times New Roman" w:cs="Times New Roman"/>
          <w:sz w:val="24"/>
          <w:szCs w:val="24"/>
        </w:rPr>
        <w:t xml:space="preserve">stroke non </w:t>
      </w:r>
      <w:proofErr w:type="spellStart"/>
      <w:r w:rsidR="00883866" w:rsidRPr="00286ECA">
        <w:rPr>
          <w:rFonts w:ascii="Times New Roman" w:hAnsi="Times New Roman" w:cs="Times New Roman"/>
          <w:sz w:val="24"/>
          <w:szCs w:val="24"/>
        </w:rPr>
        <w:t>hemoragik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3866" w:rsidRPr="00286ECA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di </w:t>
      </w:r>
      <w:r w:rsidR="00883866" w:rsidRPr="00286ECA">
        <w:rPr>
          <w:rFonts w:ascii="Times New Roman" w:hAnsi="Times New Roman" w:cs="Times New Roman"/>
          <w:sz w:val="24"/>
          <w:szCs w:val="24"/>
        </w:rPr>
        <w:t xml:space="preserve">RSUD </w:t>
      </w:r>
      <w:proofErr w:type="spellStart"/>
      <w:r w:rsidR="00883866" w:rsidRPr="00286ECA">
        <w:rPr>
          <w:rFonts w:ascii="Times New Roman" w:hAnsi="Times New Roman" w:cs="Times New Roman"/>
          <w:sz w:val="24"/>
          <w:szCs w:val="24"/>
        </w:rPr>
        <w:t>Klungkung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D113405" w14:textId="77777777" w:rsidR="000B4ECF" w:rsidRPr="004D168B" w:rsidRDefault="000B4ECF" w:rsidP="008976B2">
      <w:pPr>
        <w:pStyle w:val="anaksubbabagus"/>
        <w:spacing w:after="0"/>
        <w:ind w:left="426" w:hanging="426"/>
        <w:divId w:val="1276405342"/>
      </w:pPr>
      <w:r w:rsidRPr="004D168B">
        <w:t xml:space="preserve">Teknik </w:t>
      </w:r>
      <w:proofErr w:type="spellStart"/>
      <w:r w:rsidRPr="004D168B">
        <w:t>pengumpulan</w:t>
      </w:r>
      <w:proofErr w:type="spellEnd"/>
      <w:r w:rsidRPr="004D168B">
        <w:t xml:space="preserve"> data      </w:t>
      </w:r>
    </w:p>
    <w:p w14:paraId="6F883E79" w14:textId="06E32521" w:rsidR="008976B2" w:rsidRDefault="000B4ECF" w:rsidP="000A7D45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8976B2">
        <w:rPr>
          <w:rFonts w:ascii="Times New Roman" w:hAnsi="Times New Roman" w:cs="Times New Roman"/>
          <w:sz w:val="24"/>
        </w:rPr>
        <w:t>Pengumpul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8976B2">
        <w:rPr>
          <w:rFonts w:ascii="Times New Roman" w:hAnsi="Times New Roman" w:cs="Times New Roman"/>
          <w:sz w:val="24"/>
        </w:rPr>
        <w:t>merupak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suatu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Pr="008976B2">
        <w:rPr>
          <w:rFonts w:ascii="Times New Roman" w:hAnsi="Times New Roman" w:cs="Times New Roman"/>
          <w:sz w:val="24"/>
        </w:rPr>
        <w:t>pendekat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kepada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subyek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dan proses </w:t>
      </w:r>
      <w:proofErr w:type="spellStart"/>
      <w:r w:rsidRPr="008976B2">
        <w:rPr>
          <w:rFonts w:ascii="Times New Roman" w:hAnsi="Times New Roman" w:cs="Times New Roman"/>
          <w:sz w:val="24"/>
        </w:rPr>
        <w:t>pengumpul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karakteristik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subyek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976B2">
        <w:rPr>
          <w:rFonts w:ascii="Times New Roman" w:hAnsi="Times New Roman" w:cs="Times New Roman"/>
          <w:sz w:val="24"/>
        </w:rPr>
        <w:t>diperlukan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dalam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suatu</w:t>
      </w:r>
      <w:proofErr w:type="spellEnd"/>
      <w:r w:rsidRPr="008976B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</w:rPr>
        <w:t>penelitian</w:t>
      </w:r>
      <w:proofErr w:type="spellEnd"/>
      <w:r w:rsidR="006410C2" w:rsidRPr="008976B2">
        <w:rPr>
          <w:rFonts w:ascii="Times New Roman" w:hAnsi="Times New Roman" w:cs="Times New Roman"/>
          <w:sz w:val="24"/>
        </w:rPr>
        <w:t xml:space="preserve"> </w:t>
      </w:r>
      <w:r w:rsidR="006410C2" w:rsidRPr="008976B2">
        <w:rPr>
          <w:rFonts w:ascii="Times New Roman" w:hAnsi="Times New Roman" w:cs="Times New Roman"/>
          <w:sz w:val="24"/>
        </w:rPr>
        <w:fldChar w:fldCharType="begin" w:fldLock="1"/>
      </w:r>
      <w:r w:rsidR="006410C2" w:rsidRPr="008976B2">
        <w:rPr>
          <w:rFonts w:ascii="Times New Roman" w:hAnsi="Times New Roman" w:cs="Times New Roman"/>
          <w:sz w:val="24"/>
        </w:rPr>
        <w:instrText>ADDIN CSL_CITATION { "citationItems" : [ { "id" : "ITEM-1", "itemData" : { "ISBN" : "978-602-1163-38-2", "author" : [ { "dropping-particle" : "", "family" : "Nursalam", "given" : "", "non-dropping-particle" : "", "parse-names" : false, "suffix" : "" } ], "edition" : "4", "editor" : [ { "dropping-particle" : "", "family" : "P", "given" : "Lestari", "non-dropping-particle" : "", "parse-names" : false, "suffix" : "" } ], "id" : "ITEM-1", "issued" : { "date-parts" : [ [ "2017" ] ] }, "publisher" : "salemba medika", "publisher-place" : "jakarta", "title" : "METODOLOGI PENELITIAN ILMU KEPERAWATAN Pendekatan Praktis", "type" : "book" }, "uris" : [ "http://www.mendeley.com/documents/?uuid=7fc99cbb-cbf1-48e9-bc9d-6c1ff3d6de9b" ] } ], "mendeley" : { "formattedCitation" : "(Nursalam, 2017)", "plainTextFormattedCitation" : "(Nursalam, 2017)", "previouslyFormattedCitation" : "(Nursalam, 2017)" }, "properties" : { "noteIndex" : 0 }, "schema" : "https://github.com/citation-style-language/schema/raw/master/csl-citation.json" }</w:instrText>
      </w:r>
      <w:r w:rsidR="006410C2" w:rsidRPr="008976B2">
        <w:rPr>
          <w:rFonts w:ascii="Times New Roman" w:hAnsi="Times New Roman" w:cs="Times New Roman"/>
          <w:sz w:val="24"/>
        </w:rPr>
        <w:fldChar w:fldCharType="separate"/>
      </w:r>
      <w:r w:rsidR="006410C2" w:rsidRPr="008976B2">
        <w:rPr>
          <w:rFonts w:ascii="Times New Roman" w:hAnsi="Times New Roman" w:cs="Times New Roman"/>
          <w:noProof/>
          <w:sz w:val="24"/>
        </w:rPr>
        <w:t>(Nursalam, 2017)</w:t>
      </w:r>
      <w:r w:rsidR="006410C2" w:rsidRPr="008976B2">
        <w:rPr>
          <w:rFonts w:ascii="Times New Roman" w:hAnsi="Times New Roman" w:cs="Times New Roman"/>
          <w:sz w:val="24"/>
        </w:rPr>
        <w:fldChar w:fldCharType="end"/>
      </w:r>
      <w:r w:rsidRPr="008976B2">
        <w:rPr>
          <w:rFonts w:ascii="Times New Roman" w:hAnsi="Times New Roman" w:cs="Times New Roman"/>
          <w:sz w:val="24"/>
          <w:szCs w:val="24"/>
        </w:rPr>
        <w:t xml:space="preserve">. </w:t>
      </w:r>
      <w:r w:rsidRPr="008976B2">
        <w:rPr>
          <w:rFonts w:ascii="Times New Roman" w:hAnsi="Times New Roman" w:cs="Times New Roman"/>
          <w:sz w:val="24"/>
        </w:rPr>
        <w:t xml:space="preserve"> </w:t>
      </w:r>
      <w:r w:rsidRPr="008976B2">
        <w:rPr>
          <w:rFonts w:ascii="Times New Roman" w:hAnsi="Times New Roman" w:cs="Times New Roman"/>
          <w:sz w:val="24"/>
          <w:szCs w:val="24"/>
        </w:rPr>
        <w:t xml:space="preserve">Teknik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obsevas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Metode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dokumentasi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dalam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digunaka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untuk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mengumpulka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pedoma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pelaksanaa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asuha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pada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pasie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E3206">
        <w:rPr>
          <w:rFonts w:ascii="Times New Roman" w:hAnsi="Times New Roman" w:cs="Times New Roman"/>
          <w:color w:val="000000" w:themeColor="text1"/>
          <w:sz w:val="24"/>
        </w:rPr>
        <w:t>s</w:t>
      </w:r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 xml:space="preserve">troke </w:t>
      </w:r>
      <w:r w:rsidR="001E3206">
        <w:rPr>
          <w:rFonts w:ascii="Times New Roman" w:hAnsi="Times New Roman" w:cs="Times New Roman"/>
          <w:color w:val="000000" w:themeColor="text1"/>
          <w:sz w:val="24"/>
        </w:rPr>
        <w:t>n</w:t>
      </w:r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 xml:space="preserve">on </w:t>
      </w:r>
      <w:proofErr w:type="spellStart"/>
      <w:r w:rsidR="001E3206">
        <w:rPr>
          <w:rFonts w:ascii="Times New Roman" w:hAnsi="Times New Roman" w:cs="Times New Roman"/>
          <w:color w:val="000000" w:themeColor="text1"/>
          <w:sz w:val="24"/>
        </w:rPr>
        <w:t>h</w:t>
      </w:r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>emoragik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. Dari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pengkajia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diagnosa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perencanaan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evaluasi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serta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data-data yang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terkait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color w:val="000000" w:themeColor="text1"/>
          <w:sz w:val="24"/>
        </w:rPr>
        <w:t>mengenai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1E3206">
        <w:rPr>
          <w:rFonts w:ascii="Times New Roman" w:hAnsi="Times New Roman" w:cs="Times New Roman"/>
          <w:color w:val="000000" w:themeColor="text1"/>
          <w:sz w:val="24"/>
        </w:rPr>
        <w:t>p</w:t>
      </w:r>
      <w:r w:rsidRPr="008976B2">
        <w:rPr>
          <w:rFonts w:ascii="Times New Roman" w:hAnsi="Times New Roman" w:cs="Times New Roman"/>
          <w:color w:val="000000" w:themeColor="text1"/>
          <w:sz w:val="24"/>
        </w:rPr>
        <w:t>enyakit</w:t>
      </w:r>
      <w:proofErr w:type="spellEnd"/>
      <w:r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E3206">
        <w:rPr>
          <w:rFonts w:ascii="Times New Roman" w:hAnsi="Times New Roman" w:cs="Times New Roman"/>
          <w:color w:val="000000" w:themeColor="text1"/>
          <w:sz w:val="24"/>
        </w:rPr>
        <w:t>s</w:t>
      </w:r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 xml:space="preserve">troke </w:t>
      </w:r>
      <w:r w:rsidR="001E3206">
        <w:rPr>
          <w:rFonts w:ascii="Times New Roman" w:hAnsi="Times New Roman" w:cs="Times New Roman"/>
          <w:color w:val="000000" w:themeColor="text1"/>
          <w:sz w:val="24"/>
        </w:rPr>
        <w:t>n</w:t>
      </w:r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 xml:space="preserve">on </w:t>
      </w:r>
      <w:proofErr w:type="spellStart"/>
      <w:r w:rsidR="001E3206">
        <w:rPr>
          <w:rFonts w:ascii="Times New Roman" w:hAnsi="Times New Roman" w:cs="Times New Roman"/>
          <w:color w:val="000000" w:themeColor="text1"/>
          <w:sz w:val="24"/>
        </w:rPr>
        <w:t>h</w:t>
      </w:r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>emoragik</w:t>
      </w:r>
      <w:proofErr w:type="spellEnd"/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1E3206">
        <w:rPr>
          <w:rFonts w:ascii="Times New Roman" w:hAnsi="Times New Roman" w:cs="Times New Roman"/>
          <w:color w:val="000000" w:themeColor="text1"/>
          <w:sz w:val="24"/>
        </w:rPr>
        <w:t>k</w:t>
      </w:r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>onstipasi</w:t>
      </w:r>
      <w:proofErr w:type="spellEnd"/>
      <w:r w:rsidR="00C47F20" w:rsidRPr="008976B2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20F42122" w14:textId="77777777" w:rsidR="000A7D45" w:rsidRDefault="000A7D45" w:rsidP="000A7D45">
      <w:pPr>
        <w:spacing w:after="0" w:line="480" w:lineRule="auto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angkah-langkah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ala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baga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iku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:</w:t>
      </w:r>
    </w:p>
    <w:p w14:paraId="50A7D557" w14:textId="77777777" w:rsidR="000A7D45" w:rsidRDefault="000A7D45" w:rsidP="00034E89">
      <w:pPr>
        <w:pStyle w:val="ListParagraph"/>
        <w:numPr>
          <w:ilvl w:val="0"/>
          <w:numId w:val="53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ngaj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ur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ji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ampu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Jurus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oltekke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menke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enpasar.</w:t>
      </w:r>
    </w:p>
    <w:p w14:paraId="51B04917" w14:textId="77777777" w:rsidR="000A7D45" w:rsidRDefault="000A7D45" w:rsidP="00034E89">
      <w:pPr>
        <w:pStyle w:val="ListParagraph"/>
        <w:numPr>
          <w:ilvl w:val="0"/>
          <w:numId w:val="53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ngaj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ur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ant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rektor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oltekke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menke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enpasar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nguru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ji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72F0D311" w14:textId="77777777" w:rsidR="000A7D45" w:rsidRDefault="000A7D45" w:rsidP="00034E89">
      <w:pPr>
        <w:pStyle w:val="ListParagraph"/>
        <w:numPr>
          <w:ilvl w:val="0"/>
          <w:numId w:val="53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lastRenderedPageBreak/>
        <w:t>Mengaj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ur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ji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laksa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na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anam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Modal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layan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erpadu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Satu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intu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rovin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Bali.</w:t>
      </w:r>
    </w:p>
    <w:p w14:paraId="1BDE199B" w14:textId="77777777" w:rsidR="000A7D45" w:rsidRDefault="000A7D45" w:rsidP="00034E89">
      <w:pPr>
        <w:pStyle w:val="ListParagraph"/>
        <w:numPr>
          <w:ilvl w:val="0"/>
          <w:numId w:val="53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ngaj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ur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ji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sbangpolinma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lungkung</w:t>
      </w:r>
      <w:proofErr w:type="spellEnd"/>
    </w:p>
    <w:p w14:paraId="32890E79" w14:textId="77777777" w:rsidR="000A7D45" w:rsidRDefault="000A7D45" w:rsidP="00034E89">
      <w:pPr>
        <w:pStyle w:val="ListParagraph"/>
        <w:numPr>
          <w:ilvl w:val="0"/>
          <w:numId w:val="53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ngaj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ur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ji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rektu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Rumah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aki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Umu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erah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lungkung</w:t>
      </w:r>
      <w:proofErr w:type="spellEnd"/>
    </w:p>
    <w:p w14:paraId="4EFD1684" w14:textId="77777777" w:rsidR="000A7D45" w:rsidRDefault="000A7D45" w:rsidP="00034E89">
      <w:pPr>
        <w:pStyle w:val="ListParagraph"/>
        <w:numPr>
          <w:ilvl w:val="0"/>
          <w:numId w:val="53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dek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formal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pa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pal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rua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rt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aw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tuga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Ruang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Jambu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RSUD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lungkung</w:t>
      </w:r>
      <w:proofErr w:type="spellEnd"/>
    </w:p>
    <w:p w14:paraId="5E55A8A2" w14:textId="77777777" w:rsidR="000A7D45" w:rsidRDefault="000A7D45" w:rsidP="00034E89">
      <w:pPr>
        <w:pStyle w:val="ListParagraph"/>
        <w:numPr>
          <w:ilvl w:val="0"/>
          <w:numId w:val="53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milih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ubje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tud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asu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okume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riteri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nklu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ekslu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</w:p>
    <w:p w14:paraId="17333129" w14:textId="77777777" w:rsidR="000A7D45" w:rsidRDefault="000A7D45" w:rsidP="000A7D45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Adapu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instrument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data pada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menggunak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data.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digunak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untuk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mendapatk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pengkaji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diagnosa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intervensi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implementasi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serta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evaluasi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asuh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pada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pasie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SNH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ganggu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konstipasi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Adapu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data yang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digunakan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sebagai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B6289">
        <w:rPr>
          <w:rFonts w:ascii="Times New Roman" w:hAnsi="Times New Roman" w:cs="Times New Roman"/>
          <w:color w:val="000000" w:themeColor="text1"/>
          <w:sz w:val="24"/>
        </w:rPr>
        <w:t>berikut</w:t>
      </w:r>
      <w:proofErr w:type="spellEnd"/>
      <w:r w:rsidRPr="00CB6289">
        <w:rPr>
          <w:rFonts w:ascii="Times New Roman" w:hAnsi="Times New Roman" w:cs="Times New Roman"/>
          <w:color w:val="000000" w:themeColor="text1"/>
          <w:sz w:val="24"/>
        </w:rPr>
        <w:t xml:space="preserve"> :</w:t>
      </w:r>
    </w:p>
    <w:p w14:paraId="21F1B15C" w14:textId="77777777" w:rsidR="000A7D45" w:rsidRDefault="000A7D45" w:rsidP="00034E89">
      <w:pPr>
        <w:pStyle w:val="ListParagraph"/>
        <w:numPr>
          <w:ilvl w:val="1"/>
          <w:numId w:val="52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kajian</w:t>
      </w:r>
      <w:proofErr w:type="spellEnd"/>
    </w:p>
    <w:p w14:paraId="1A16CEE7" w14:textId="54306C8D" w:rsidR="000A7D45" w:rsidRPr="000A7D45" w:rsidRDefault="000A7D45" w:rsidP="000A7D45">
      <w:pPr>
        <w:pStyle w:val="ListParagraph"/>
        <w:spacing w:after="0" w:line="480" w:lineRule="auto"/>
        <w:ind w:left="0" w:firstLine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8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nyat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tiap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nyat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tem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asing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okume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asie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be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y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tem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. </w:t>
      </w:r>
    </w:p>
    <w:p w14:paraId="780C254B" w14:textId="77777777" w:rsidR="000A7D45" w:rsidRDefault="000A7D45" w:rsidP="00034E89">
      <w:pPr>
        <w:pStyle w:val="ListParagraph"/>
        <w:numPr>
          <w:ilvl w:val="1"/>
          <w:numId w:val="52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agnos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</w:p>
    <w:p w14:paraId="04FFA2FD" w14:textId="77777777" w:rsidR="000A7D45" w:rsidRPr="00904936" w:rsidRDefault="000A7D45" w:rsidP="000A7D45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terdir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27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pernyata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menggunak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berup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check list yang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iis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oleh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penelit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Adapu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kompone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iagnos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iharapk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Standar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iagnos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Indonesia (SDKI)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tahu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2017.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iagnos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SDKI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bookmarkStart w:id="67" w:name="_GoBack"/>
      <w:bookmarkEnd w:id="67"/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mengandung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904936">
        <w:rPr>
          <w:rFonts w:ascii="Times New Roman" w:hAnsi="Times New Roman" w:cs="Times New Roman"/>
          <w:i/>
          <w:color w:val="000000" w:themeColor="text1"/>
          <w:sz w:val="24"/>
        </w:rPr>
        <w:t xml:space="preserve">problem, etiology,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sert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904936">
        <w:rPr>
          <w:rFonts w:ascii="Times New Roman" w:hAnsi="Times New Roman" w:cs="Times New Roman"/>
          <w:i/>
          <w:color w:val="000000" w:themeColor="text1"/>
          <w:sz w:val="24"/>
        </w:rPr>
        <w:t xml:space="preserve">sign </w:t>
      </w:r>
      <w:r w:rsidRPr="00904936">
        <w:rPr>
          <w:rFonts w:ascii="Times New Roman" w:hAnsi="Times New Roman" w:cs="Times New Roman"/>
          <w:i/>
          <w:color w:val="000000" w:themeColor="text1"/>
          <w:sz w:val="24"/>
        </w:rPr>
        <w:lastRenderedPageBreak/>
        <w:t xml:space="preserve">and symptom </w:t>
      </w:r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pada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okume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pasien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diber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y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, dan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SDKI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beri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904936"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 w:rsidRPr="00904936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5E1C7762" w14:textId="77777777" w:rsidR="000A7D45" w:rsidRDefault="000A7D45" w:rsidP="00034E89">
      <w:pPr>
        <w:pStyle w:val="ListParagraph"/>
        <w:numPr>
          <w:ilvl w:val="1"/>
          <w:numId w:val="52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nterven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</w:p>
    <w:p w14:paraId="051CE2A4" w14:textId="77777777" w:rsidR="000A7D45" w:rsidRPr="00904936" w:rsidRDefault="000A7D45" w:rsidP="000A7D45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erdi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27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nyat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up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check list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i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oleh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elit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dapu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ompone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nterven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harap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tand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nterven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Indonesia (SIKI)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hu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2018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nterven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SIK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be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y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SIK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.  </w:t>
      </w:r>
    </w:p>
    <w:p w14:paraId="402F609B" w14:textId="77777777" w:rsidR="000A7D45" w:rsidRDefault="000A7D45" w:rsidP="00034E89">
      <w:pPr>
        <w:pStyle w:val="ListParagraph"/>
        <w:numPr>
          <w:ilvl w:val="1"/>
          <w:numId w:val="52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mplement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</w:p>
    <w:p w14:paraId="4F7A9B85" w14:textId="05E85C4B" w:rsidR="000A7D45" w:rsidRPr="000915FD" w:rsidRDefault="000A7D45" w:rsidP="000A7D45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erdi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27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nyat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up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check list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i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oleh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elit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mplement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peraw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renca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be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y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. </w:t>
      </w:r>
    </w:p>
    <w:p w14:paraId="2DAD2FBC" w14:textId="77777777" w:rsidR="000A7D45" w:rsidRDefault="000A7D45" w:rsidP="00034E89">
      <w:pPr>
        <w:pStyle w:val="ListParagraph"/>
        <w:numPr>
          <w:ilvl w:val="1"/>
          <w:numId w:val="52"/>
        </w:numPr>
        <w:spacing w:after="0" w:line="480" w:lineRule="auto"/>
        <w:ind w:left="426" w:hanging="426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Evalu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</w:p>
    <w:p w14:paraId="157FC310" w14:textId="468BE18D" w:rsidR="000A7D45" w:rsidRDefault="000A7D45" w:rsidP="00A413E8">
      <w:pPr>
        <w:spacing w:after="0" w:line="480" w:lineRule="auto"/>
        <w:ind w:firstLine="360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erdi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9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nyat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emb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umpu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up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check list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i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oleh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elit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tem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be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y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pabil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sesua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n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“√”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olom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idak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. </w:t>
      </w:r>
    </w:p>
    <w:p w14:paraId="7F58C65F" w14:textId="77777777" w:rsidR="00911A0F" w:rsidRPr="00A413E8" w:rsidRDefault="00911A0F" w:rsidP="00743646">
      <w:pPr>
        <w:spacing w:after="0" w:line="240" w:lineRule="auto"/>
        <w:jc w:val="both"/>
        <w:divId w:val="1276405342"/>
        <w:rPr>
          <w:rFonts w:ascii="Times New Roman" w:hAnsi="Times New Roman" w:cs="Times New Roman"/>
          <w:color w:val="000000" w:themeColor="text1"/>
          <w:sz w:val="24"/>
        </w:rPr>
      </w:pPr>
    </w:p>
    <w:p w14:paraId="1DC5E0C2" w14:textId="56A58B06" w:rsidR="000B4ECF" w:rsidRPr="002236D3" w:rsidRDefault="000B4ECF" w:rsidP="00776766">
      <w:pPr>
        <w:pStyle w:val="Heading2"/>
        <w:spacing w:before="0" w:line="480" w:lineRule="auto"/>
        <w:ind w:left="426" w:hanging="426"/>
        <w:divId w:val="1276405342"/>
        <w:rPr>
          <w:sz w:val="24"/>
        </w:rPr>
      </w:pPr>
      <w:bookmarkStart w:id="68" w:name="_Toc513691126"/>
      <w:bookmarkStart w:id="69" w:name="_Toc2684775"/>
      <w:bookmarkStart w:id="70" w:name="_Toc2685041"/>
      <w:bookmarkStart w:id="71" w:name="_Toc2685153"/>
      <w:bookmarkStart w:id="72" w:name="_Toc2685245"/>
      <w:bookmarkStart w:id="73" w:name="_Toc3208801"/>
      <w:bookmarkStart w:id="74" w:name="_Toc3209247"/>
      <w:bookmarkStart w:id="75" w:name="_Toc3223795"/>
      <w:bookmarkStart w:id="76" w:name="_Toc3224079"/>
      <w:bookmarkStart w:id="77" w:name="_Toc3285669"/>
      <w:bookmarkStart w:id="78" w:name="_Toc3285886"/>
      <w:bookmarkStart w:id="79" w:name="_Toc11005756"/>
      <w:proofErr w:type="spellStart"/>
      <w:r w:rsidRPr="002236D3">
        <w:rPr>
          <w:sz w:val="24"/>
        </w:rPr>
        <w:t>Metode</w:t>
      </w:r>
      <w:proofErr w:type="spellEnd"/>
      <w:r w:rsidRPr="002236D3">
        <w:rPr>
          <w:sz w:val="24"/>
        </w:rPr>
        <w:t xml:space="preserve"> </w:t>
      </w:r>
      <w:proofErr w:type="spellStart"/>
      <w:r w:rsidRPr="002236D3">
        <w:rPr>
          <w:sz w:val="24"/>
        </w:rPr>
        <w:t>Analisis</w:t>
      </w:r>
      <w:proofErr w:type="spellEnd"/>
      <w:r w:rsidRPr="002236D3">
        <w:rPr>
          <w:sz w:val="24"/>
        </w:rPr>
        <w:t xml:space="preserve"> Data</w:t>
      </w:r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</w:p>
    <w:p w14:paraId="4B4C3490" w14:textId="7189884D" w:rsidR="000B4ECF" w:rsidRDefault="000B4ECF" w:rsidP="008976B2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  <w:szCs w:val="24"/>
        </w:rPr>
      </w:pPr>
      <w:r w:rsidRPr="008976B2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iskriptif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data. Setelah data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lastRenderedPageBreak/>
        <w:t>meringkas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r w:rsidR="006410C2" w:rsidRPr="008976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410C2" w:rsidRPr="008976B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1163-38-2", "author" : [ { "dropping-particle" : "", "family" : "Nursalam", "given" : "", "non-dropping-particle" : "", "parse-names" : false, "suffix" : "" } ], "edition" : "4", "editor" : [ { "dropping-particle" : "", "family" : "P", "given" : "Lestari", "non-dropping-particle" : "", "parse-names" : false, "suffix" : "" } ], "id" : "ITEM-1", "issued" : { "date-parts" : [ [ "2017" ] ] }, "publisher" : "salemba medika", "publisher-place" : "jakarta", "title" : "METODOLOGI PENELITIAN ILMU KEPERAWATAN Pendekatan Praktis", "type" : "book" }, "uris" : [ "http://www.mendeley.com/documents/?uuid=7fc99cbb-cbf1-48e9-bc9d-6c1ff3d6de9b" ] } ], "mendeley" : { "formattedCitation" : "(Nursalam, 2017)", "plainTextFormattedCitation" : "(Nursalam, 2017)", "previouslyFormattedCitation" : "(Nursalam, 2017)" }, "properties" : { "noteIndex" : 0 }, "schema" : "https://github.com/citation-style-language/schema/raw/master/csl-citation.json" }</w:instrText>
      </w:r>
      <w:r w:rsidR="006410C2" w:rsidRPr="008976B2">
        <w:rPr>
          <w:rFonts w:ascii="Times New Roman" w:hAnsi="Times New Roman" w:cs="Times New Roman"/>
          <w:sz w:val="24"/>
          <w:szCs w:val="24"/>
        </w:rPr>
        <w:fldChar w:fldCharType="separate"/>
      </w:r>
      <w:r w:rsidR="006410C2" w:rsidRPr="008976B2">
        <w:rPr>
          <w:rFonts w:ascii="Times New Roman" w:hAnsi="Times New Roman" w:cs="Times New Roman"/>
          <w:noProof/>
          <w:sz w:val="24"/>
          <w:szCs w:val="24"/>
        </w:rPr>
        <w:t>(Nursalam, 2017)</w:t>
      </w:r>
      <w:r w:rsidR="006410C2" w:rsidRPr="008976B2">
        <w:rPr>
          <w:rFonts w:ascii="Times New Roman" w:hAnsi="Times New Roman" w:cs="Times New Roman"/>
          <w:sz w:val="24"/>
          <w:szCs w:val="24"/>
        </w:rPr>
        <w:fldChar w:fldCharType="end"/>
      </w:r>
      <w:r w:rsidR="006410C2" w:rsidRPr="008976B2">
        <w:rPr>
          <w:rFonts w:ascii="Times New Roman" w:hAnsi="Times New Roman" w:cs="Times New Roman"/>
          <w:sz w:val="24"/>
          <w:szCs w:val="24"/>
        </w:rPr>
        <w:t>.</w:t>
      </w:r>
      <w:r w:rsidRPr="008976B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temu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tulis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>.</w:t>
      </w:r>
    </w:p>
    <w:p w14:paraId="443EE450" w14:textId="77777777" w:rsidR="00D56312" w:rsidRPr="008976B2" w:rsidRDefault="00D56312" w:rsidP="00743646">
      <w:pPr>
        <w:spacing w:after="0" w:line="240" w:lineRule="auto"/>
        <w:jc w:val="both"/>
        <w:divId w:val="1276405342"/>
        <w:rPr>
          <w:rFonts w:ascii="Times New Roman" w:hAnsi="Times New Roman" w:cs="Times New Roman"/>
          <w:sz w:val="24"/>
          <w:szCs w:val="24"/>
        </w:rPr>
      </w:pPr>
    </w:p>
    <w:p w14:paraId="45895A18" w14:textId="77777777" w:rsidR="000B4ECF" w:rsidRPr="002236D3" w:rsidRDefault="000B4ECF" w:rsidP="00776766">
      <w:pPr>
        <w:pStyle w:val="Heading2"/>
        <w:spacing w:before="0" w:line="480" w:lineRule="auto"/>
        <w:ind w:left="426" w:hanging="426"/>
        <w:divId w:val="1276405342"/>
        <w:rPr>
          <w:sz w:val="24"/>
        </w:rPr>
      </w:pPr>
      <w:bookmarkStart w:id="80" w:name="_Toc513691127"/>
      <w:bookmarkStart w:id="81" w:name="_Toc2684776"/>
      <w:bookmarkStart w:id="82" w:name="_Toc2685042"/>
      <w:bookmarkStart w:id="83" w:name="_Toc2685154"/>
      <w:bookmarkStart w:id="84" w:name="_Toc2685246"/>
      <w:bookmarkStart w:id="85" w:name="_Toc3208802"/>
      <w:bookmarkStart w:id="86" w:name="_Toc3209248"/>
      <w:bookmarkStart w:id="87" w:name="_Toc3223796"/>
      <w:bookmarkStart w:id="88" w:name="_Toc3224080"/>
      <w:bookmarkStart w:id="89" w:name="_Toc3285670"/>
      <w:bookmarkStart w:id="90" w:name="_Toc3285887"/>
      <w:bookmarkStart w:id="91" w:name="_Toc11005757"/>
      <w:proofErr w:type="spellStart"/>
      <w:r w:rsidRPr="002236D3">
        <w:rPr>
          <w:sz w:val="24"/>
        </w:rPr>
        <w:t>Etika</w:t>
      </w:r>
      <w:proofErr w:type="spellEnd"/>
      <w:r w:rsidRPr="002236D3">
        <w:rPr>
          <w:sz w:val="24"/>
        </w:rPr>
        <w:t xml:space="preserve"> </w:t>
      </w:r>
      <w:proofErr w:type="spellStart"/>
      <w:r w:rsidRPr="002236D3">
        <w:rPr>
          <w:sz w:val="24"/>
        </w:rPr>
        <w:t>Studi</w:t>
      </w:r>
      <w:proofErr w:type="spellEnd"/>
      <w:r w:rsidRPr="002236D3">
        <w:rPr>
          <w:sz w:val="24"/>
        </w:rPr>
        <w:t xml:space="preserve"> </w:t>
      </w:r>
      <w:proofErr w:type="spellStart"/>
      <w:r w:rsidRPr="002236D3">
        <w:rPr>
          <w:sz w:val="24"/>
        </w:rPr>
        <w:t>Kasus</w:t>
      </w:r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proofErr w:type="spellEnd"/>
    </w:p>
    <w:p w14:paraId="41522622" w14:textId="78058982" w:rsidR="000B4ECF" w:rsidRPr="00773E41" w:rsidRDefault="000B4ECF" w:rsidP="008976B2">
      <w:pPr>
        <w:spacing w:after="0" w:line="480" w:lineRule="auto"/>
        <w:ind w:firstLine="426"/>
        <w:divId w:val="1276405342"/>
        <w:rPr>
          <w:rFonts w:ascii="Times New Roman" w:hAnsi="Times New Roman" w:cs="Times New Roman"/>
          <w:b/>
          <w:sz w:val="24"/>
          <w:szCs w:val="24"/>
        </w:rPr>
      </w:pPr>
      <w:r w:rsidRPr="00773E41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mendasari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3E4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73E4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078DB0E9" w14:textId="77777777" w:rsidR="000B4ECF" w:rsidRPr="000B4ECF" w:rsidRDefault="000B4ECF" w:rsidP="00034E89">
      <w:pPr>
        <w:pStyle w:val="anaksubbabagus"/>
        <w:numPr>
          <w:ilvl w:val="0"/>
          <w:numId w:val="29"/>
        </w:numPr>
        <w:spacing w:after="0"/>
        <w:ind w:left="426" w:hanging="426"/>
        <w:divId w:val="1276405342"/>
      </w:pPr>
      <w:bookmarkStart w:id="92" w:name="_Toc502181924"/>
      <w:bookmarkStart w:id="93" w:name="_Toc507596449"/>
      <w:bookmarkStart w:id="94" w:name="_Toc508120233"/>
      <w:bookmarkStart w:id="95" w:name="_Toc508123619"/>
      <w:bookmarkStart w:id="96" w:name="_Toc508351883"/>
      <w:bookmarkStart w:id="97" w:name="_Toc509869042"/>
      <w:bookmarkStart w:id="98" w:name="_Toc513691128"/>
      <w:r w:rsidRPr="00941285">
        <w:rPr>
          <w:i/>
        </w:rPr>
        <w:t>Inform consent</w:t>
      </w:r>
      <w:r w:rsidRPr="000B4ECF">
        <w:t xml:space="preserve"> (</w:t>
      </w:r>
      <w:proofErr w:type="spellStart"/>
      <w:r w:rsidRPr="000B4ECF">
        <w:t>persetujuan</w:t>
      </w:r>
      <w:proofErr w:type="spellEnd"/>
      <w:r w:rsidRPr="000B4ECF">
        <w:t xml:space="preserve"> </w:t>
      </w:r>
      <w:proofErr w:type="spellStart"/>
      <w:r w:rsidRPr="000B4ECF">
        <w:t>menjadi</w:t>
      </w:r>
      <w:proofErr w:type="spellEnd"/>
      <w:r w:rsidRPr="000B4ECF">
        <w:t xml:space="preserve"> </w:t>
      </w:r>
      <w:proofErr w:type="spellStart"/>
      <w:r w:rsidRPr="000B4ECF">
        <w:t>klien</w:t>
      </w:r>
      <w:proofErr w:type="spellEnd"/>
      <w:r w:rsidRPr="000B4ECF">
        <w:t>)</w:t>
      </w:r>
      <w:bookmarkEnd w:id="92"/>
      <w:bookmarkEnd w:id="93"/>
      <w:bookmarkEnd w:id="94"/>
      <w:bookmarkEnd w:id="95"/>
      <w:bookmarkEnd w:id="96"/>
      <w:bookmarkEnd w:id="97"/>
      <w:bookmarkEnd w:id="98"/>
    </w:p>
    <w:p w14:paraId="5857B54A" w14:textId="67603723" w:rsidR="00CC0626" w:rsidRPr="008976B2" w:rsidRDefault="000B4ECF" w:rsidP="008976B2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  <w:szCs w:val="24"/>
        </w:rPr>
      </w:pP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. Inform consent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1DAE" w:rsidRPr="008976B2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="00FA1DAE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1DAE" w:rsidRPr="008976B2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="00FA1DAE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inform consent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subyek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ngert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ampakny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subyek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bersedi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nandatangan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773EA6" w14:textId="7578B359" w:rsidR="000B4ECF" w:rsidRPr="000B4ECF" w:rsidRDefault="000B4ECF" w:rsidP="00956FF3">
      <w:pPr>
        <w:pStyle w:val="anaksubbabagus"/>
        <w:numPr>
          <w:ilvl w:val="0"/>
          <w:numId w:val="29"/>
        </w:numPr>
        <w:spacing w:after="0"/>
        <w:ind w:left="426" w:hanging="426"/>
        <w:divId w:val="1276405342"/>
      </w:pPr>
      <w:bookmarkStart w:id="99" w:name="_Toc502181925"/>
      <w:bookmarkStart w:id="100" w:name="_Toc507596450"/>
      <w:bookmarkStart w:id="101" w:name="_Toc508120234"/>
      <w:bookmarkStart w:id="102" w:name="_Toc508123620"/>
      <w:bookmarkStart w:id="103" w:name="_Toc508351884"/>
      <w:bookmarkStart w:id="104" w:name="_Toc509869043"/>
      <w:bookmarkStart w:id="105" w:name="_Toc513691129"/>
      <w:r w:rsidRPr="00941285">
        <w:rPr>
          <w:i/>
        </w:rPr>
        <w:t>Anonymity</w:t>
      </w:r>
      <w:r w:rsidRPr="000B4ECF">
        <w:t xml:space="preserve"> (</w:t>
      </w:r>
      <w:proofErr w:type="spellStart"/>
      <w:r w:rsidRPr="000B4ECF">
        <w:t>tanpa</w:t>
      </w:r>
      <w:proofErr w:type="spellEnd"/>
      <w:r w:rsidRPr="000B4ECF">
        <w:t xml:space="preserve"> </w:t>
      </w:r>
      <w:proofErr w:type="spellStart"/>
      <w:r w:rsidRPr="000B4ECF">
        <w:t>nama</w:t>
      </w:r>
      <w:proofErr w:type="spellEnd"/>
      <w:r w:rsidRPr="000B4ECF">
        <w:t>)</w:t>
      </w:r>
      <w:bookmarkEnd w:id="99"/>
      <w:bookmarkEnd w:id="100"/>
      <w:bookmarkEnd w:id="101"/>
      <w:bookmarkEnd w:id="102"/>
      <w:bookmarkEnd w:id="103"/>
      <w:bookmarkEnd w:id="104"/>
      <w:bookmarkEnd w:id="105"/>
    </w:p>
    <w:p w14:paraId="4DAB5B31" w14:textId="72741885" w:rsidR="000B4ECF" w:rsidRPr="008976B2" w:rsidRDefault="008976B2" w:rsidP="008976B2">
      <w:pPr>
        <w:tabs>
          <w:tab w:val="left" w:pos="450"/>
        </w:tabs>
        <w:spacing w:after="0" w:line="480" w:lineRule="auto"/>
        <w:jc w:val="both"/>
        <w:divId w:val="127640534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jamin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subyek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4ECF" w:rsidRPr="008976B2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="000B4ECF" w:rsidRPr="008976B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1D64E6D" w14:textId="49292200" w:rsidR="000B4ECF" w:rsidRPr="000B4ECF" w:rsidRDefault="000B4ECF" w:rsidP="00956FF3">
      <w:pPr>
        <w:pStyle w:val="anaksubbabagus"/>
        <w:numPr>
          <w:ilvl w:val="0"/>
          <w:numId w:val="29"/>
        </w:numPr>
        <w:spacing w:after="0"/>
        <w:ind w:left="426" w:hanging="426"/>
        <w:divId w:val="1276405342"/>
      </w:pPr>
      <w:bookmarkStart w:id="106" w:name="_Toc502181926"/>
      <w:bookmarkStart w:id="107" w:name="_Toc507596451"/>
      <w:bookmarkStart w:id="108" w:name="_Toc508120235"/>
      <w:bookmarkStart w:id="109" w:name="_Toc508123621"/>
      <w:bookmarkStart w:id="110" w:name="_Toc508351885"/>
      <w:bookmarkStart w:id="111" w:name="_Toc509869044"/>
      <w:bookmarkStart w:id="112" w:name="_Toc513691130"/>
      <w:r w:rsidRPr="00941285">
        <w:rPr>
          <w:i/>
        </w:rPr>
        <w:t>Confidentially</w:t>
      </w:r>
      <w:r w:rsidRPr="000B4ECF">
        <w:t xml:space="preserve"> (</w:t>
      </w:r>
      <w:proofErr w:type="spellStart"/>
      <w:r w:rsidRPr="000B4ECF">
        <w:t>kerahasiaan</w:t>
      </w:r>
      <w:proofErr w:type="spellEnd"/>
      <w:r w:rsidRPr="000B4ECF">
        <w:t>)</w:t>
      </w:r>
      <w:bookmarkEnd w:id="106"/>
      <w:bookmarkEnd w:id="107"/>
      <w:bookmarkEnd w:id="108"/>
      <w:bookmarkEnd w:id="109"/>
      <w:bookmarkEnd w:id="110"/>
      <w:bookmarkEnd w:id="111"/>
      <w:bookmarkEnd w:id="112"/>
    </w:p>
    <w:p w14:paraId="6FF31FA6" w14:textId="0A18FCC1" w:rsidR="00A413E8" w:rsidRDefault="000B4ECF" w:rsidP="00A413E8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</w:rPr>
      </w:pP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kerahasia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masalah-masalah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ijami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kerahasianny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dilapork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76B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76B2">
        <w:rPr>
          <w:rFonts w:ascii="Times New Roman" w:hAnsi="Times New Roman" w:cs="Times New Roman"/>
          <w:sz w:val="24"/>
          <w:szCs w:val="24"/>
        </w:rPr>
        <w:t>.</w:t>
      </w:r>
      <w:r w:rsidRPr="008976B2">
        <w:rPr>
          <w:rFonts w:ascii="Times New Roman" w:hAnsi="Times New Roman" w:cs="Times New Roman"/>
          <w:sz w:val="24"/>
        </w:rPr>
        <w:t xml:space="preserve">  </w:t>
      </w:r>
    </w:p>
    <w:p w14:paraId="7BA51D93" w14:textId="16F9A703" w:rsidR="00D56312" w:rsidRDefault="00D56312" w:rsidP="00A413E8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</w:rPr>
      </w:pPr>
    </w:p>
    <w:p w14:paraId="0288E1FB" w14:textId="1F5E4ED8" w:rsidR="00305845" w:rsidRDefault="00305845" w:rsidP="00A413E8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</w:rPr>
      </w:pPr>
    </w:p>
    <w:p w14:paraId="00037330" w14:textId="77777777" w:rsidR="00305845" w:rsidRDefault="00305845" w:rsidP="00A413E8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</w:rPr>
      </w:pPr>
    </w:p>
    <w:p w14:paraId="117B4313" w14:textId="51CD81ED" w:rsidR="00B566FE" w:rsidRPr="00941285" w:rsidRDefault="00E2488F" w:rsidP="00956FF3">
      <w:pPr>
        <w:pStyle w:val="anaksubbabagus"/>
        <w:numPr>
          <w:ilvl w:val="0"/>
          <w:numId w:val="29"/>
        </w:numPr>
        <w:spacing w:after="0"/>
        <w:ind w:left="426" w:hanging="426"/>
        <w:jc w:val="both"/>
        <w:divId w:val="1276405342"/>
        <w:rPr>
          <w:i/>
        </w:rPr>
      </w:pPr>
      <w:r w:rsidRPr="00941285">
        <w:rPr>
          <w:i/>
        </w:rPr>
        <w:lastRenderedPageBreak/>
        <w:t xml:space="preserve">Justice </w:t>
      </w:r>
    </w:p>
    <w:p w14:paraId="1D5E590F" w14:textId="4D802BB2" w:rsidR="00E2488F" w:rsidRDefault="00E2488F" w:rsidP="00034E89">
      <w:pPr>
        <w:pStyle w:val="anaksubbabagus"/>
        <w:numPr>
          <w:ilvl w:val="0"/>
          <w:numId w:val="56"/>
        </w:numPr>
        <w:spacing w:after="0"/>
        <w:ind w:left="450" w:hanging="450"/>
        <w:jc w:val="both"/>
        <w:divId w:val="1276405342"/>
        <w:rPr>
          <w:b w:val="0"/>
        </w:rPr>
      </w:pPr>
      <w:proofErr w:type="spellStart"/>
      <w:r>
        <w:rPr>
          <w:b w:val="0"/>
        </w:rPr>
        <w:t>Ha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untu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mendapatkan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pengobatan</w:t>
      </w:r>
      <w:proofErr w:type="spellEnd"/>
      <w:r>
        <w:rPr>
          <w:b w:val="0"/>
        </w:rPr>
        <w:t xml:space="preserve"> yang </w:t>
      </w:r>
      <w:proofErr w:type="spellStart"/>
      <w:r>
        <w:rPr>
          <w:b w:val="0"/>
        </w:rPr>
        <w:t>adil</w:t>
      </w:r>
      <w:proofErr w:type="spellEnd"/>
      <w:r>
        <w:rPr>
          <w:b w:val="0"/>
        </w:rPr>
        <w:t xml:space="preserve"> (</w:t>
      </w:r>
      <w:r w:rsidRPr="00941285">
        <w:rPr>
          <w:b w:val="0"/>
          <w:i/>
        </w:rPr>
        <w:t>right  in fair treatment</w:t>
      </w:r>
      <w:r>
        <w:rPr>
          <w:b w:val="0"/>
        </w:rPr>
        <w:t>)</w:t>
      </w:r>
    </w:p>
    <w:p w14:paraId="49193371" w14:textId="37033974" w:rsidR="00E2488F" w:rsidRDefault="00E2488F" w:rsidP="00941285">
      <w:pPr>
        <w:pStyle w:val="anaksubbabagus"/>
        <w:spacing w:after="0"/>
        <w:ind w:firstLine="426"/>
        <w:jc w:val="both"/>
        <w:divId w:val="1276405342"/>
        <w:rPr>
          <w:b w:val="0"/>
        </w:rPr>
      </w:pPr>
      <w:proofErr w:type="spellStart"/>
      <w:r>
        <w:rPr>
          <w:b w:val="0"/>
        </w:rPr>
        <w:t>Subje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harus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iperlakukan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secar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adil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bai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sebelum</w:t>
      </w:r>
      <w:proofErr w:type="spellEnd"/>
      <w:r>
        <w:rPr>
          <w:b w:val="0"/>
        </w:rPr>
        <w:t xml:space="preserve">, </w:t>
      </w:r>
      <w:proofErr w:type="spellStart"/>
      <w:r>
        <w:rPr>
          <w:b w:val="0"/>
        </w:rPr>
        <w:t>selama</w:t>
      </w:r>
      <w:proofErr w:type="spellEnd"/>
      <w:r>
        <w:rPr>
          <w:b w:val="0"/>
        </w:rPr>
        <w:t xml:space="preserve">, dan </w:t>
      </w:r>
      <w:proofErr w:type="spellStart"/>
      <w:r>
        <w:rPr>
          <w:b w:val="0"/>
        </w:rPr>
        <w:t>sesudah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keikutsertaanny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alam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penelitian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tanp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adany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iskriminasi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apabil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ternyat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merek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tida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bersedi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atau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ikeluarkan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ari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penelitian</w:t>
      </w:r>
      <w:proofErr w:type="spellEnd"/>
      <w:r>
        <w:rPr>
          <w:b w:val="0"/>
        </w:rPr>
        <w:t>.</w:t>
      </w:r>
    </w:p>
    <w:p w14:paraId="3522E9C5" w14:textId="0CB1F06D" w:rsidR="00E2488F" w:rsidRDefault="00E2488F" w:rsidP="00034E89">
      <w:pPr>
        <w:pStyle w:val="anaksubbabagus"/>
        <w:numPr>
          <w:ilvl w:val="0"/>
          <w:numId w:val="56"/>
        </w:numPr>
        <w:spacing w:after="0"/>
        <w:ind w:left="450" w:hanging="450"/>
        <w:jc w:val="both"/>
        <w:divId w:val="1276405342"/>
        <w:rPr>
          <w:b w:val="0"/>
        </w:rPr>
      </w:pPr>
      <w:proofErr w:type="spellStart"/>
      <w:r>
        <w:rPr>
          <w:b w:val="0"/>
        </w:rPr>
        <w:t>Ha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ijag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kerahasiaannya</w:t>
      </w:r>
      <w:proofErr w:type="spellEnd"/>
      <w:r>
        <w:rPr>
          <w:b w:val="0"/>
        </w:rPr>
        <w:t xml:space="preserve"> (</w:t>
      </w:r>
      <w:r w:rsidRPr="00941285">
        <w:rPr>
          <w:b w:val="0"/>
          <w:i/>
        </w:rPr>
        <w:t>right to privacy</w:t>
      </w:r>
      <w:r>
        <w:rPr>
          <w:b w:val="0"/>
        </w:rPr>
        <w:t>)</w:t>
      </w:r>
    </w:p>
    <w:p w14:paraId="1414BCE8" w14:textId="77777777" w:rsidR="00EF26AB" w:rsidRDefault="000E55F0" w:rsidP="00AB0B82">
      <w:pPr>
        <w:pStyle w:val="anaksubbabagus"/>
        <w:spacing w:after="0"/>
        <w:ind w:firstLine="426"/>
        <w:jc w:val="both"/>
        <w:divId w:val="1276405342"/>
        <w:rPr>
          <w:b w:val="0"/>
        </w:rPr>
      </w:pPr>
      <w:proofErr w:type="spellStart"/>
      <w:r>
        <w:rPr>
          <w:b w:val="0"/>
        </w:rPr>
        <w:t>Subje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mempunyai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ha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untu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memint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bahwa</w:t>
      </w:r>
      <w:proofErr w:type="spellEnd"/>
      <w:r>
        <w:rPr>
          <w:b w:val="0"/>
        </w:rPr>
        <w:t xml:space="preserve"> data yang </w:t>
      </w:r>
      <w:proofErr w:type="spellStart"/>
      <w:r>
        <w:rPr>
          <w:b w:val="0"/>
        </w:rPr>
        <w:t>diberikan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harus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irahasiakan</w:t>
      </w:r>
      <w:proofErr w:type="spellEnd"/>
      <w:r>
        <w:rPr>
          <w:b w:val="0"/>
        </w:rPr>
        <w:t xml:space="preserve">, </w:t>
      </w:r>
      <w:proofErr w:type="spellStart"/>
      <w:r>
        <w:rPr>
          <w:b w:val="0"/>
        </w:rPr>
        <w:t>untu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itu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perlu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adany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tanp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nama</w:t>
      </w:r>
      <w:proofErr w:type="spellEnd"/>
      <w:r>
        <w:rPr>
          <w:b w:val="0"/>
        </w:rPr>
        <w:t xml:space="preserve"> (</w:t>
      </w:r>
      <w:r w:rsidRPr="00941285">
        <w:rPr>
          <w:b w:val="0"/>
          <w:i/>
        </w:rPr>
        <w:t>anonymity</w:t>
      </w:r>
      <w:r>
        <w:rPr>
          <w:b w:val="0"/>
        </w:rPr>
        <w:t xml:space="preserve">) dan </w:t>
      </w:r>
      <w:proofErr w:type="spellStart"/>
      <w:r>
        <w:rPr>
          <w:b w:val="0"/>
        </w:rPr>
        <w:t>rahasia</w:t>
      </w:r>
      <w:proofErr w:type="spellEnd"/>
      <w:r>
        <w:rPr>
          <w:b w:val="0"/>
        </w:rPr>
        <w:t xml:space="preserve"> (</w:t>
      </w:r>
      <w:r w:rsidRPr="00941285">
        <w:rPr>
          <w:b w:val="0"/>
          <w:i/>
        </w:rPr>
        <w:t>confidentiality</w:t>
      </w:r>
      <w:r>
        <w:rPr>
          <w:b w:val="0"/>
        </w:rPr>
        <w:t>)</w:t>
      </w:r>
      <w:r w:rsidR="00A413E8">
        <w:rPr>
          <w:b w:val="0"/>
        </w:rPr>
        <w:t>.</w:t>
      </w:r>
    </w:p>
    <w:p w14:paraId="27019E8C" w14:textId="3D0F36C4" w:rsidR="0046581D" w:rsidRDefault="0046581D"/>
    <w:sectPr w:rsidR="0046581D" w:rsidSect="00AB0B82">
      <w:footerReference w:type="default" r:id="rId8"/>
      <w:footerReference w:type="first" r:id="rId9"/>
      <w:pgSz w:w="11906" w:h="16838" w:code="9"/>
      <w:pgMar w:top="1701" w:right="1701" w:bottom="1701" w:left="2268" w:header="720" w:footer="720" w:gutter="0"/>
      <w:pgNumType w:start="28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48EA1A" w14:textId="77777777" w:rsidR="00D759AF" w:rsidRDefault="00D759AF" w:rsidP="009C042F">
      <w:pPr>
        <w:spacing w:after="0" w:line="240" w:lineRule="auto"/>
      </w:pPr>
      <w:r>
        <w:separator/>
      </w:r>
    </w:p>
  </w:endnote>
  <w:endnote w:type="continuationSeparator" w:id="0">
    <w:p w14:paraId="62B78B29" w14:textId="77777777" w:rsidR="00D759AF" w:rsidRDefault="00D759AF" w:rsidP="009C04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19119932"/>
      <w:docPartObj>
        <w:docPartGallery w:val="Page Numbers (Bottom of Page)"/>
        <w:docPartUnique/>
      </w:docPartObj>
    </w:sdtPr>
    <w:sdtEndPr/>
    <w:sdtContent>
      <w:p w14:paraId="27BE5CCC" w14:textId="65C70692" w:rsidR="00D759AF" w:rsidRDefault="00D759AF">
        <w:pPr>
          <w:pStyle w:val="Footer"/>
          <w:jc w:val="center"/>
        </w:pPr>
        <w:r>
          <w:fldChar w:fldCharType="begin"/>
        </w:r>
        <w:r w:rsidRPr="00595258"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fldChar w:fldCharType="end"/>
        </w:r>
      </w:p>
    </w:sdtContent>
  </w:sdt>
  <w:p w14:paraId="4CFAB6E8" w14:textId="77777777" w:rsidR="00D759AF" w:rsidRDefault="00D759A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3717E2" w14:textId="77777777" w:rsidR="00D759AF" w:rsidRPr="00B42730" w:rsidRDefault="00D759AF">
    <w:pPr>
      <w:pStyle w:val="Footer"/>
      <w:jc w:val="center"/>
    </w:pPr>
  </w:p>
  <w:p w14:paraId="029C21EE" w14:textId="77777777" w:rsidR="00D759AF" w:rsidRDefault="00D759A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63D4A3" w14:textId="77777777" w:rsidR="00D759AF" w:rsidRDefault="00D759AF" w:rsidP="009C042F">
      <w:pPr>
        <w:spacing w:after="0" w:line="240" w:lineRule="auto"/>
      </w:pPr>
      <w:r>
        <w:separator/>
      </w:r>
    </w:p>
  </w:footnote>
  <w:footnote w:type="continuationSeparator" w:id="0">
    <w:p w14:paraId="3AE44DF8" w14:textId="77777777" w:rsidR="00D759AF" w:rsidRDefault="00D759AF" w:rsidP="009C042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A"/>
    <w:multiLevelType w:val="hybridMultilevel"/>
    <w:tmpl w:val="7F6A9BFC"/>
    <w:lvl w:ilvl="0" w:tplc="96F4A3E0">
      <w:start w:val="1"/>
      <w:numFmt w:val="upperLetter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000001F"/>
    <w:multiLevelType w:val="hybridMultilevel"/>
    <w:tmpl w:val="FB86CE24"/>
    <w:lvl w:ilvl="0" w:tplc="817AB7F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000023"/>
    <w:multiLevelType w:val="hybridMultilevel"/>
    <w:tmpl w:val="806882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0532383"/>
    <w:multiLevelType w:val="hybridMultilevel"/>
    <w:tmpl w:val="56A46A7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1A1561"/>
    <w:multiLevelType w:val="hybridMultilevel"/>
    <w:tmpl w:val="9BD47E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" w15:restartNumberingAfterBreak="0">
    <w:nsid w:val="04282545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" w15:restartNumberingAfterBreak="0">
    <w:nsid w:val="04BF5605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" w15:restartNumberingAfterBreak="0">
    <w:nsid w:val="080B2E8A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" w15:restartNumberingAfterBreak="0">
    <w:nsid w:val="08A543FE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" w15:restartNumberingAfterBreak="0">
    <w:nsid w:val="0A742F7A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" w15:restartNumberingAfterBreak="0">
    <w:nsid w:val="0B347B1B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" w15:restartNumberingAfterBreak="0">
    <w:nsid w:val="0C473D53"/>
    <w:multiLevelType w:val="hybridMultilevel"/>
    <w:tmpl w:val="649C2AA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E214580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" w15:restartNumberingAfterBreak="0">
    <w:nsid w:val="0E4D573D"/>
    <w:multiLevelType w:val="hybridMultilevel"/>
    <w:tmpl w:val="05D06C9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E550A6E"/>
    <w:multiLevelType w:val="hybridMultilevel"/>
    <w:tmpl w:val="14E28436"/>
    <w:lvl w:ilvl="0" w:tplc="9F1C634C">
      <w:start w:val="1"/>
      <w:numFmt w:val="upperLetter"/>
      <w:pStyle w:val="Heading2"/>
      <w:lvlText w:val="%1."/>
      <w:lvlJc w:val="left"/>
      <w:pPr>
        <w:ind w:left="360" w:hanging="360"/>
      </w:pPr>
      <w:rPr>
        <w:rFonts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1BDAF836">
      <w:numFmt w:val="bullet"/>
      <w:lvlText w:val="·"/>
      <w:lvlJc w:val="left"/>
      <w:pPr>
        <w:ind w:left="1590" w:hanging="510"/>
      </w:pPr>
      <w:rPr>
        <w:rFonts w:ascii="Times New Roman" w:eastAsia="Times New Roman" w:hAnsi="Times New Roman" w:cs="Times New Roman" w:hint="default"/>
        <w:color w:val="000000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F167F38"/>
    <w:multiLevelType w:val="hybridMultilevel"/>
    <w:tmpl w:val="21D671FA"/>
    <w:lvl w:ilvl="0" w:tplc="04210019">
      <w:start w:val="1"/>
      <w:numFmt w:val="lowerLetter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3E0BA0C">
      <w:start w:val="1"/>
      <w:numFmt w:val="decimal"/>
      <w:lvlText w:val="%2)"/>
      <w:lvlJc w:val="left"/>
      <w:pPr>
        <w:ind w:left="2220" w:hanging="114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1895F7C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7" w15:restartNumberingAfterBreak="0">
    <w:nsid w:val="12016976"/>
    <w:multiLevelType w:val="hybridMultilevel"/>
    <w:tmpl w:val="F328C67A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8" w15:restartNumberingAfterBreak="0">
    <w:nsid w:val="12FF6FEE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9" w15:restartNumberingAfterBreak="0">
    <w:nsid w:val="1325282E"/>
    <w:multiLevelType w:val="hybridMultilevel"/>
    <w:tmpl w:val="DADE0E5A"/>
    <w:lvl w:ilvl="0" w:tplc="626A1254">
      <w:start w:val="1"/>
      <w:numFmt w:val="decimal"/>
      <w:lvlText w:val="%1."/>
      <w:lvlJc w:val="left"/>
      <w:pPr>
        <w:ind w:left="818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538" w:hanging="360"/>
      </w:pPr>
    </w:lvl>
    <w:lvl w:ilvl="2" w:tplc="0421001B" w:tentative="1">
      <w:start w:val="1"/>
      <w:numFmt w:val="lowerRoman"/>
      <w:lvlText w:val="%3."/>
      <w:lvlJc w:val="right"/>
      <w:pPr>
        <w:ind w:left="2258" w:hanging="180"/>
      </w:pPr>
    </w:lvl>
    <w:lvl w:ilvl="3" w:tplc="0421000F" w:tentative="1">
      <w:start w:val="1"/>
      <w:numFmt w:val="decimal"/>
      <w:lvlText w:val="%4."/>
      <w:lvlJc w:val="left"/>
      <w:pPr>
        <w:ind w:left="2978" w:hanging="360"/>
      </w:pPr>
    </w:lvl>
    <w:lvl w:ilvl="4" w:tplc="04210019" w:tentative="1">
      <w:start w:val="1"/>
      <w:numFmt w:val="lowerLetter"/>
      <w:lvlText w:val="%5."/>
      <w:lvlJc w:val="left"/>
      <w:pPr>
        <w:ind w:left="3698" w:hanging="360"/>
      </w:pPr>
    </w:lvl>
    <w:lvl w:ilvl="5" w:tplc="0421001B" w:tentative="1">
      <w:start w:val="1"/>
      <w:numFmt w:val="lowerRoman"/>
      <w:lvlText w:val="%6."/>
      <w:lvlJc w:val="right"/>
      <w:pPr>
        <w:ind w:left="4418" w:hanging="180"/>
      </w:pPr>
    </w:lvl>
    <w:lvl w:ilvl="6" w:tplc="0421000F" w:tentative="1">
      <w:start w:val="1"/>
      <w:numFmt w:val="decimal"/>
      <w:lvlText w:val="%7."/>
      <w:lvlJc w:val="left"/>
      <w:pPr>
        <w:ind w:left="5138" w:hanging="360"/>
      </w:pPr>
    </w:lvl>
    <w:lvl w:ilvl="7" w:tplc="04210019" w:tentative="1">
      <w:start w:val="1"/>
      <w:numFmt w:val="lowerLetter"/>
      <w:lvlText w:val="%8."/>
      <w:lvlJc w:val="left"/>
      <w:pPr>
        <w:ind w:left="5858" w:hanging="360"/>
      </w:pPr>
    </w:lvl>
    <w:lvl w:ilvl="8" w:tplc="0421001B" w:tentative="1">
      <w:start w:val="1"/>
      <w:numFmt w:val="lowerRoman"/>
      <w:lvlText w:val="%9."/>
      <w:lvlJc w:val="right"/>
      <w:pPr>
        <w:ind w:left="6578" w:hanging="180"/>
      </w:pPr>
    </w:lvl>
  </w:abstractNum>
  <w:abstractNum w:abstractNumId="20" w15:restartNumberingAfterBreak="0">
    <w:nsid w:val="14B10521"/>
    <w:multiLevelType w:val="hybridMultilevel"/>
    <w:tmpl w:val="12083A1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1" w15:restartNumberingAfterBreak="0">
    <w:nsid w:val="14CA358D"/>
    <w:multiLevelType w:val="hybridMultilevel"/>
    <w:tmpl w:val="210E77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65D1319"/>
    <w:multiLevelType w:val="hybridMultilevel"/>
    <w:tmpl w:val="CB086DE8"/>
    <w:lvl w:ilvl="0" w:tplc="E7F09D12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6F43AB2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4" w15:restartNumberingAfterBreak="0">
    <w:nsid w:val="17C3478F"/>
    <w:multiLevelType w:val="hybridMultilevel"/>
    <w:tmpl w:val="9CF29E10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25" w15:restartNumberingAfterBreak="0">
    <w:nsid w:val="17F8458B"/>
    <w:multiLevelType w:val="hybridMultilevel"/>
    <w:tmpl w:val="7674E228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18425288"/>
    <w:multiLevelType w:val="hybridMultilevel"/>
    <w:tmpl w:val="80D4EDC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187B630A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8" w15:restartNumberingAfterBreak="0">
    <w:nsid w:val="188F6C44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9" w15:restartNumberingAfterBreak="0">
    <w:nsid w:val="197D1970"/>
    <w:multiLevelType w:val="hybridMultilevel"/>
    <w:tmpl w:val="2B0847EC"/>
    <w:lvl w:ilvl="0" w:tplc="6B7CFF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19DC3CF4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1" w15:restartNumberingAfterBreak="0">
    <w:nsid w:val="19DC4FF9"/>
    <w:multiLevelType w:val="hybridMultilevel"/>
    <w:tmpl w:val="B8682214"/>
    <w:lvl w:ilvl="0" w:tplc="04210019">
      <w:start w:val="1"/>
      <w:numFmt w:val="lowerLetter"/>
      <w:lvlText w:val="%1."/>
      <w:lvlJc w:val="left"/>
      <w:pPr>
        <w:ind w:left="754" w:hanging="360"/>
      </w:pPr>
    </w:lvl>
    <w:lvl w:ilvl="1" w:tplc="04210019" w:tentative="1">
      <w:start w:val="1"/>
      <w:numFmt w:val="lowerLetter"/>
      <w:lvlText w:val="%2."/>
      <w:lvlJc w:val="left"/>
      <w:pPr>
        <w:ind w:left="1474" w:hanging="360"/>
      </w:pPr>
    </w:lvl>
    <w:lvl w:ilvl="2" w:tplc="0421001B" w:tentative="1">
      <w:start w:val="1"/>
      <w:numFmt w:val="lowerRoman"/>
      <w:lvlText w:val="%3."/>
      <w:lvlJc w:val="right"/>
      <w:pPr>
        <w:ind w:left="2194" w:hanging="180"/>
      </w:pPr>
    </w:lvl>
    <w:lvl w:ilvl="3" w:tplc="0421000F" w:tentative="1">
      <w:start w:val="1"/>
      <w:numFmt w:val="decimal"/>
      <w:lvlText w:val="%4."/>
      <w:lvlJc w:val="left"/>
      <w:pPr>
        <w:ind w:left="2914" w:hanging="360"/>
      </w:pPr>
    </w:lvl>
    <w:lvl w:ilvl="4" w:tplc="04210019" w:tentative="1">
      <w:start w:val="1"/>
      <w:numFmt w:val="lowerLetter"/>
      <w:lvlText w:val="%5."/>
      <w:lvlJc w:val="left"/>
      <w:pPr>
        <w:ind w:left="3634" w:hanging="360"/>
      </w:pPr>
    </w:lvl>
    <w:lvl w:ilvl="5" w:tplc="0421001B" w:tentative="1">
      <w:start w:val="1"/>
      <w:numFmt w:val="lowerRoman"/>
      <w:lvlText w:val="%6."/>
      <w:lvlJc w:val="right"/>
      <w:pPr>
        <w:ind w:left="4354" w:hanging="180"/>
      </w:pPr>
    </w:lvl>
    <w:lvl w:ilvl="6" w:tplc="0421000F" w:tentative="1">
      <w:start w:val="1"/>
      <w:numFmt w:val="decimal"/>
      <w:lvlText w:val="%7."/>
      <w:lvlJc w:val="left"/>
      <w:pPr>
        <w:ind w:left="5074" w:hanging="360"/>
      </w:pPr>
    </w:lvl>
    <w:lvl w:ilvl="7" w:tplc="04210019" w:tentative="1">
      <w:start w:val="1"/>
      <w:numFmt w:val="lowerLetter"/>
      <w:lvlText w:val="%8."/>
      <w:lvlJc w:val="left"/>
      <w:pPr>
        <w:ind w:left="5794" w:hanging="360"/>
      </w:pPr>
    </w:lvl>
    <w:lvl w:ilvl="8" w:tplc="0421001B" w:tentative="1">
      <w:start w:val="1"/>
      <w:numFmt w:val="lowerRoman"/>
      <w:lvlText w:val="%9."/>
      <w:lvlJc w:val="right"/>
      <w:pPr>
        <w:ind w:left="6514" w:hanging="180"/>
      </w:pPr>
    </w:lvl>
  </w:abstractNum>
  <w:abstractNum w:abstractNumId="32" w15:restartNumberingAfterBreak="0">
    <w:nsid w:val="1A7836AC"/>
    <w:multiLevelType w:val="hybridMultilevel"/>
    <w:tmpl w:val="2F6E118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3" w15:restartNumberingAfterBreak="0">
    <w:nsid w:val="1BC91A0B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4" w15:restartNumberingAfterBreak="0">
    <w:nsid w:val="1CA6327C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5" w15:restartNumberingAfterBreak="0">
    <w:nsid w:val="1CEC3042"/>
    <w:multiLevelType w:val="hybridMultilevel"/>
    <w:tmpl w:val="95660D56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1E0C720F"/>
    <w:multiLevelType w:val="hybridMultilevel"/>
    <w:tmpl w:val="EF4847E2"/>
    <w:lvl w:ilvl="0" w:tplc="04090019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7" w15:restartNumberingAfterBreak="0">
    <w:nsid w:val="1E183C5F"/>
    <w:multiLevelType w:val="hybridMultilevel"/>
    <w:tmpl w:val="0D9EA50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8" w15:restartNumberingAfterBreak="0">
    <w:nsid w:val="1E5A2589"/>
    <w:multiLevelType w:val="hybridMultilevel"/>
    <w:tmpl w:val="C07E497A"/>
    <w:lvl w:ilvl="0" w:tplc="02BAD4D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243A08CC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0" w15:restartNumberingAfterBreak="0">
    <w:nsid w:val="2522327C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1" w15:restartNumberingAfterBreak="0">
    <w:nsid w:val="257F2A9C"/>
    <w:multiLevelType w:val="hybridMultilevel"/>
    <w:tmpl w:val="995CC356"/>
    <w:lvl w:ilvl="0" w:tplc="6FB63B8A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42" w15:restartNumberingAfterBreak="0">
    <w:nsid w:val="258C3216"/>
    <w:multiLevelType w:val="hybridMultilevel"/>
    <w:tmpl w:val="0FAED7D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26BD5B7E"/>
    <w:multiLevelType w:val="hybridMultilevel"/>
    <w:tmpl w:val="AE22E6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27954B91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5" w15:restartNumberingAfterBreak="0">
    <w:nsid w:val="282F4B13"/>
    <w:multiLevelType w:val="hybridMultilevel"/>
    <w:tmpl w:val="8BF0124E"/>
    <w:lvl w:ilvl="0" w:tplc="793EAE9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46" w15:restartNumberingAfterBreak="0">
    <w:nsid w:val="29584344"/>
    <w:multiLevelType w:val="hybridMultilevel"/>
    <w:tmpl w:val="6BC015E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7" w15:restartNumberingAfterBreak="0">
    <w:nsid w:val="29F67C2A"/>
    <w:multiLevelType w:val="hybridMultilevel"/>
    <w:tmpl w:val="72D8278C"/>
    <w:lvl w:ilvl="0" w:tplc="6E92317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48" w15:restartNumberingAfterBreak="0">
    <w:nsid w:val="2A583AA5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9" w15:restartNumberingAfterBreak="0">
    <w:nsid w:val="2D8750D4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0" w15:restartNumberingAfterBreak="0">
    <w:nsid w:val="2DBC4C29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1" w15:restartNumberingAfterBreak="0">
    <w:nsid w:val="2F2F5983"/>
    <w:multiLevelType w:val="hybridMultilevel"/>
    <w:tmpl w:val="D70C8BC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 w15:restartNumberingAfterBreak="0">
    <w:nsid w:val="30905398"/>
    <w:multiLevelType w:val="hybridMultilevel"/>
    <w:tmpl w:val="4D20192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3" w15:restartNumberingAfterBreak="0">
    <w:nsid w:val="30951357"/>
    <w:multiLevelType w:val="hybridMultilevel"/>
    <w:tmpl w:val="315AD8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315702BB"/>
    <w:multiLevelType w:val="hybridMultilevel"/>
    <w:tmpl w:val="806C49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5" w15:restartNumberingAfterBreak="0">
    <w:nsid w:val="32105A7A"/>
    <w:multiLevelType w:val="hybridMultilevel"/>
    <w:tmpl w:val="4894C478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6" w15:restartNumberingAfterBreak="0">
    <w:nsid w:val="33F56EFD"/>
    <w:multiLevelType w:val="hybridMultilevel"/>
    <w:tmpl w:val="3F8647E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822F15A">
      <w:start w:val="2"/>
      <w:numFmt w:val="bullet"/>
      <w:lvlText w:val="-"/>
      <w:lvlJc w:val="left"/>
      <w:pPr>
        <w:ind w:left="5040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7" w15:restartNumberingAfterBreak="0">
    <w:nsid w:val="34171B4A"/>
    <w:multiLevelType w:val="hybridMultilevel"/>
    <w:tmpl w:val="194CF7A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345E413F"/>
    <w:multiLevelType w:val="hybridMultilevel"/>
    <w:tmpl w:val="24EA9DB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366C79DC"/>
    <w:multiLevelType w:val="hybridMultilevel"/>
    <w:tmpl w:val="1E5AE7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36AC177F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1" w15:restartNumberingAfterBreak="0">
    <w:nsid w:val="36EE7ED8"/>
    <w:multiLevelType w:val="hybridMultilevel"/>
    <w:tmpl w:val="92B476AC"/>
    <w:lvl w:ilvl="0" w:tplc="0C9AC9FA">
      <w:start w:val="1"/>
      <w:numFmt w:val="lowerLetter"/>
      <w:lvlText w:val="%1)"/>
      <w:lvlJc w:val="left"/>
      <w:pPr>
        <w:ind w:left="1055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775" w:hanging="360"/>
      </w:pPr>
    </w:lvl>
    <w:lvl w:ilvl="2" w:tplc="0409001B" w:tentative="1">
      <w:start w:val="1"/>
      <w:numFmt w:val="lowerRoman"/>
      <w:lvlText w:val="%3."/>
      <w:lvlJc w:val="right"/>
      <w:pPr>
        <w:ind w:left="2495" w:hanging="180"/>
      </w:pPr>
    </w:lvl>
    <w:lvl w:ilvl="3" w:tplc="0409000F" w:tentative="1">
      <w:start w:val="1"/>
      <w:numFmt w:val="decimal"/>
      <w:lvlText w:val="%4."/>
      <w:lvlJc w:val="left"/>
      <w:pPr>
        <w:ind w:left="3215" w:hanging="360"/>
      </w:pPr>
    </w:lvl>
    <w:lvl w:ilvl="4" w:tplc="04090019" w:tentative="1">
      <w:start w:val="1"/>
      <w:numFmt w:val="lowerLetter"/>
      <w:lvlText w:val="%5."/>
      <w:lvlJc w:val="left"/>
      <w:pPr>
        <w:ind w:left="3935" w:hanging="360"/>
      </w:pPr>
    </w:lvl>
    <w:lvl w:ilvl="5" w:tplc="0409001B" w:tentative="1">
      <w:start w:val="1"/>
      <w:numFmt w:val="lowerRoman"/>
      <w:lvlText w:val="%6."/>
      <w:lvlJc w:val="right"/>
      <w:pPr>
        <w:ind w:left="4655" w:hanging="180"/>
      </w:pPr>
    </w:lvl>
    <w:lvl w:ilvl="6" w:tplc="0409000F" w:tentative="1">
      <w:start w:val="1"/>
      <w:numFmt w:val="decimal"/>
      <w:lvlText w:val="%7."/>
      <w:lvlJc w:val="left"/>
      <w:pPr>
        <w:ind w:left="5375" w:hanging="360"/>
      </w:pPr>
    </w:lvl>
    <w:lvl w:ilvl="7" w:tplc="04090019" w:tentative="1">
      <w:start w:val="1"/>
      <w:numFmt w:val="lowerLetter"/>
      <w:lvlText w:val="%8."/>
      <w:lvlJc w:val="left"/>
      <w:pPr>
        <w:ind w:left="6095" w:hanging="360"/>
      </w:pPr>
    </w:lvl>
    <w:lvl w:ilvl="8" w:tplc="0409001B" w:tentative="1">
      <w:start w:val="1"/>
      <w:numFmt w:val="lowerRoman"/>
      <w:lvlText w:val="%9."/>
      <w:lvlJc w:val="right"/>
      <w:pPr>
        <w:ind w:left="6815" w:hanging="180"/>
      </w:pPr>
    </w:lvl>
  </w:abstractNum>
  <w:abstractNum w:abstractNumId="62" w15:restartNumberingAfterBreak="0">
    <w:nsid w:val="3D0234D5"/>
    <w:multiLevelType w:val="hybridMultilevel"/>
    <w:tmpl w:val="98DEE09A"/>
    <w:lvl w:ilvl="0" w:tplc="0409000F">
      <w:start w:val="1"/>
      <w:numFmt w:val="decimal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63" w15:restartNumberingAfterBreak="0">
    <w:nsid w:val="3DD0046B"/>
    <w:multiLevelType w:val="hybridMultilevel"/>
    <w:tmpl w:val="7AFC7D3C"/>
    <w:lvl w:ilvl="0" w:tplc="6B7CFF1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3E0040B0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5" w15:restartNumberingAfterBreak="0">
    <w:nsid w:val="3EEA56B8"/>
    <w:multiLevelType w:val="hybridMultilevel"/>
    <w:tmpl w:val="8BF0124E"/>
    <w:lvl w:ilvl="0" w:tplc="793EAE9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66" w15:restartNumberingAfterBreak="0">
    <w:nsid w:val="3FD1771C"/>
    <w:multiLevelType w:val="hybridMultilevel"/>
    <w:tmpl w:val="6FE0573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40ED0E7E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8" w15:restartNumberingAfterBreak="0">
    <w:nsid w:val="42AB515E"/>
    <w:multiLevelType w:val="hybridMultilevel"/>
    <w:tmpl w:val="4FCCA094"/>
    <w:lvl w:ilvl="0" w:tplc="F4F27F3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9" w15:restartNumberingAfterBreak="0">
    <w:nsid w:val="437E0C24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0" w15:restartNumberingAfterBreak="0">
    <w:nsid w:val="441E6CE6"/>
    <w:multiLevelType w:val="hybridMultilevel"/>
    <w:tmpl w:val="4DCA9428"/>
    <w:lvl w:ilvl="0" w:tplc="B4C6ACE0">
      <w:start w:val="1"/>
      <w:numFmt w:val="low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1" w15:restartNumberingAfterBreak="0">
    <w:nsid w:val="44FE06ED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2" w15:restartNumberingAfterBreak="0">
    <w:nsid w:val="458B19E3"/>
    <w:multiLevelType w:val="hybridMultilevel"/>
    <w:tmpl w:val="9BD47E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3" w15:restartNumberingAfterBreak="0">
    <w:nsid w:val="45911B9A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4" w15:restartNumberingAfterBreak="0">
    <w:nsid w:val="46562678"/>
    <w:multiLevelType w:val="hybridMultilevel"/>
    <w:tmpl w:val="E022209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491F63EC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6" w15:restartNumberingAfterBreak="0">
    <w:nsid w:val="4A741430"/>
    <w:multiLevelType w:val="hybridMultilevel"/>
    <w:tmpl w:val="727C62D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4A957CBD"/>
    <w:multiLevelType w:val="hybridMultilevel"/>
    <w:tmpl w:val="897E3AD8"/>
    <w:lvl w:ilvl="0" w:tplc="190C45F0">
      <w:start w:val="1"/>
      <w:numFmt w:val="lowerLetter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78" w15:restartNumberingAfterBreak="0">
    <w:nsid w:val="4BC1749A"/>
    <w:multiLevelType w:val="hybridMultilevel"/>
    <w:tmpl w:val="2E4C6F7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4DF7353D"/>
    <w:multiLevelType w:val="hybridMultilevel"/>
    <w:tmpl w:val="46CA4788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0" w15:restartNumberingAfterBreak="0">
    <w:nsid w:val="4DFE597F"/>
    <w:multiLevelType w:val="hybridMultilevel"/>
    <w:tmpl w:val="EB3603BA"/>
    <w:lvl w:ilvl="0" w:tplc="AB986ED2">
      <w:start w:val="1"/>
      <w:numFmt w:val="lowerLetter"/>
      <w:lvlText w:val="%1."/>
      <w:lvlJc w:val="left"/>
      <w:pPr>
        <w:ind w:left="15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1" w:hanging="360"/>
      </w:pPr>
    </w:lvl>
    <w:lvl w:ilvl="2" w:tplc="0409001B" w:tentative="1">
      <w:start w:val="1"/>
      <w:numFmt w:val="lowerRoman"/>
      <w:lvlText w:val="%3."/>
      <w:lvlJc w:val="right"/>
      <w:pPr>
        <w:ind w:left="2941" w:hanging="180"/>
      </w:pPr>
    </w:lvl>
    <w:lvl w:ilvl="3" w:tplc="0409000F" w:tentative="1">
      <w:start w:val="1"/>
      <w:numFmt w:val="decimal"/>
      <w:lvlText w:val="%4."/>
      <w:lvlJc w:val="left"/>
      <w:pPr>
        <w:ind w:left="3661" w:hanging="360"/>
      </w:pPr>
    </w:lvl>
    <w:lvl w:ilvl="4" w:tplc="04090019" w:tentative="1">
      <w:start w:val="1"/>
      <w:numFmt w:val="lowerLetter"/>
      <w:lvlText w:val="%5."/>
      <w:lvlJc w:val="left"/>
      <w:pPr>
        <w:ind w:left="4381" w:hanging="360"/>
      </w:pPr>
    </w:lvl>
    <w:lvl w:ilvl="5" w:tplc="0409001B" w:tentative="1">
      <w:start w:val="1"/>
      <w:numFmt w:val="lowerRoman"/>
      <w:lvlText w:val="%6."/>
      <w:lvlJc w:val="right"/>
      <w:pPr>
        <w:ind w:left="5101" w:hanging="180"/>
      </w:pPr>
    </w:lvl>
    <w:lvl w:ilvl="6" w:tplc="0409000F" w:tentative="1">
      <w:start w:val="1"/>
      <w:numFmt w:val="decimal"/>
      <w:lvlText w:val="%7."/>
      <w:lvlJc w:val="left"/>
      <w:pPr>
        <w:ind w:left="5821" w:hanging="360"/>
      </w:pPr>
    </w:lvl>
    <w:lvl w:ilvl="7" w:tplc="04090019" w:tentative="1">
      <w:start w:val="1"/>
      <w:numFmt w:val="lowerLetter"/>
      <w:lvlText w:val="%8."/>
      <w:lvlJc w:val="left"/>
      <w:pPr>
        <w:ind w:left="6541" w:hanging="360"/>
      </w:pPr>
    </w:lvl>
    <w:lvl w:ilvl="8" w:tplc="0409001B" w:tentative="1">
      <w:start w:val="1"/>
      <w:numFmt w:val="lowerRoman"/>
      <w:lvlText w:val="%9."/>
      <w:lvlJc w:val="right"/>
      <w:pPr>
        <w:ind w:left="7261" w:hanging="180"/>
      </w:pPr>
    </w:lvl>
  </w:abstractNum>
  <w:abstractNum w:abstractNumId="81" w15:restartNumberingAfterBreak="0">
    <w:nsid w:val="4E1B25F1"/>
    <w:multiLevelType w:val="hybridMultilevel"/>
    <w:tmpl w:val="B57028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4ED92DFF"/>
    <w:multiLevelType w:val="hybridMultilevel"/>
    <w:tmpl w:val="3DA2BB68"/>
    <w:lvl w:ilvl="0" w:tplc="F7C62F8C">
      <w:start w:val="1"/>
      <w:numFmt w:val="decimal"/>
      <w:lvlText w:val="%1."/>
      <w:lvlJc w:val="left"/>
      <w:pPr>
        <w:ind w:left="9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83" w15:restartNumberingAfterBreak="0">
    <w:nsid w:val="4F1236A0"/>
    <w:multiLevelType w:val="hybridMultilevel"/>
    <w:tmpl w:val="F1480BB2"/>
    <w:lvl w:ilvl="0" w:tplc="1956499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 w15:restartNumberingAfterBreak="0">
    <w:nsid w:val="521772BF"/>
    <w:multiLevelType w:val="hybridMultilevel"/>
    <w:tmpl w:val="42E0FB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5336058A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6" w15:restartNumberingAfterBreak="0">
    <w:nsid w:val="55027313"/>
    <w:multiLevelType w:val="hybridMultilevel"/>
    <w:tmpl w:val="97B0CF0C"/>
    <w:lvl w:ilvl="0" w:tplc="A5E4864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55962D0F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8" w15:restartNumberingAfterBreak="0">
    <w:nsid w:val="564B45FA"/>
    <w:multiLevelType w:val="hybridMultilevel"/>
    <w:tmpl w:val="444A5896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9" w15:restartNumberingAfterBreak="0">
    <w:nsid w:val="56FD7BB4"/>
    <w:multiLevelType w:val="hybridMultilevel"/>
    <w:tmpl w:val="307092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 w15:restartNumberingAfterBreak="0">
    <w:nsid w:val="57134BEB"/>
    <w:multiLevelType w:val="hybridMultilevel"/>
    <w:tmpl w:val="5218E60E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506" w:hanging="360"/>
      </w:pPr>
    </w:lvl>
    <w:lvl w:ilvl="2" w:tplc="21F4EC10">
      <w:start w:val="1"/>
      <w:numFmt w:val="decimal"/>
      <w:lvlText w:val="%3)"/>
      <w:lvlJc w:val="left"/>
      <w:pPr>
        <w:ind w:left="2406" w:hanging="360"/>
      </w:pPr>
      <w:rPr>
        <w:rFonts w:hint="default"/>
      </w:rPr>
    </w:lvl>
    <w:lvl w:ilvl="3" w:tplc="086C748E">
      <w:start w:val="1"/>
      <w:numFmt w:val="upperLetter"/>
      <w:lvlText w:val="%4."/>
      <w:lvlJc w:val="left"/>
      <w:pPr>
        <w:ind w:left="2946" w:hanging="360"/>
      </w:pPr>
      <w:rPr>
        <w:rFonts w:hint="default"/>
      </w:rPr>
    </w:lvl>
    <w:lvl w:ilvl="4" w:tplc="06C2A74C">
      <w:start w:val="2"/>
      <w:numFmt w:val="bullet"/>
      <w:lvlText w:val="-"/>
      <w:lvlJc w:val="left"/>
      <w:pPr>
        <w:ind w:left="3666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1" w15:restartNumberingAfterBreak="0">
    <w:nsid w:val="58091D7D"/>
    <w:multiLevelType w:val="hybridMultilevel"/>
    <w:tmpl w:val="566CC586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2" w15:restartNumberingAfterBreak="0">
    <w:nsid w:val="5856281E"/>
    <w:multiLevelType w:val="hybridMultilevel"/>
    <w:tmpl w:val="21D671FA"/>
    <w:lvl w:ilvl="0" w:tplc="04210019">
      <w:start w:val="1"/>
      <w:numFmt w:val="lowerLetter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3E0BA0C">
      <w:start w:val="1"/>
      <w:numFmt w:val="decimal"/>
      <w:lvlText w:val="%2)"/>
      <w:lvlJc w:val="left"/>
      <w:pPr>
        <w:ind w:left="2220" w:hanging="114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59624915"/>
    <w:multiLevelType w:val="hybridMultilevel"/>
    <w:tmpl w:val="DDDE0E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4" w15:restartNumberingAfterBreak="0">
    <w:nsid w:val="59FA1787"/>
    <w:multiLevelType w:val="hybridMultilevel"/>
    <w:tmpl w:val="9CF262E0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95" w15:restartNumberingAfterBreak="0">
    <w:nsid w:val="5BA503CA"/>
    <w:multiLevelType w:val="hybridMultilevel"/>
    <w:tmpl w:val="58F8935C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6" w15:restartNumberingAfterBreak="0">
    <w:nsid w:val="5C5D2A1D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7" w15:restartNumberingAfterBreak="0">
    <w:nsid w:val="5CAD1EBE"/>
    <w:multiLevelType w:val="hybridMultilevel"/>
    <w:tmpl w:val="3528B3AE"/>
    <w:lvl w:ilvl="0" w:tplc="04090011">
      <w:start w:val="1"/>
      <w:numFmt w:val="decimal"/>
      <w:lvlText w:val="%1)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98" w15:restartNumberingAfterBreak="0">
    <w:nsid w:val="5FFC1FD8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9" w15:restartNumberingAfterBreak="0">
    <w:nsid w:val="60014548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0" w15:restartNumberingAfterBreak="0">
    <w:nsid w:val="61606FF3"/>
    <w:multiLevelType w:val="hybridMultilevel"/>
    <w:tmpl w:val="0D9EA50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1" w15:restartNumberingAfterBreak="0">
    <w:nsid w:val="61C92C83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2" w15:restartNumberingAfterBreak="0">
    <w:nsid w:val="63657309"/>
    <w:multiLevelType w:val="hybridMultilevel"/>
    <w:tmpl w:val="7AFC7D3C"/>
    <w:lvl w:ilvl="0" w:tplc="6B7CFF1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 w15:restartNumberingAfterBreak="0">
    <w:nsid w:val="64613BE1"/>
    <w:multiLevelType w:val="hybridMultilevel"/>
    <w:tmpl w:val="36FCB080"/>
    <w:lvl w:ilvl="0" w:tplc="E982DD3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4" w15:restartNumberingAfterBreak="0">
    <w:nsid w:val="67A312D1"/>
    <w:multiLevelType w:val="hybridMultilevel"/>
    <w:tmpl w:val="2B0847EC"/>
    <w:lvl w:ilvl="0" w:tplc="6B7CFF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5" w15:restartNumberingAfterBreak="0">
    <w:nsid w:val="688170FF"/>
    <w:multiLevelType w:val="hybridMultilevel"/>
    <w:tmpl w:val="EE4C8156"/>
    <w:lvl w:ilvl="0" w:tplc="FDD442F4">
      <w:start w:val="1"/>
      <w:numFmt w:val="decimal"/>
      <w:lvlText w:val="%1."/>
      <w:lvlJc w:val="left"/>
      <w:pPr>
        <w:ind w:left="114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1" w:hanging="360"/>
      </w:pPr>
    </w:lvl>
    <w:lvl w:ilvl="2" w:tplc="0409001B" w:tentative="1">
      <w:start w:val="1"/>
      <w:numFmt w:val="lowerRoman"/>
      <w:lvlText w:val="%3."/>
      <w:lvlJc w:val="right"/>
      <w:pPr>
        <w:ind w:left="2581" w:hanging="180"/>
      </w:pPr>
    </w:lvl>
    <w:lvl w:ilvl="3" w:tplc="0409000F" w:tentative="1">
      <w:start w:val="1"/>
      <w:numFmt w:val="decimal"/>
      <w:lvlText w:val="%4."/>
      <w:lvlJc w:val="left"/>
      <w:pPr>
        <w:ind w:left="3301" w:hanging="360"/>
      </w:pPr>
    </w:lvl>
    <w:lvl w:ilvl="4" w:tplc="04090019" w:tentative="1">
      <w:start w:val="1"/>
      <w:numFmt w:val="lowerLetter"/>
      <w:lvlText w:val="%5."/>
      <w:lvlJc w:val="left"/>
      <w:pPr>
        <w:ind w:left="4021" w:hanging="360"/>
      </w:pPr>
    </w:lvl>
    <w:lvl w:ilvl="5" w:tplc="0409001B" w:tentative="1">
      <w:start w:val="1"/>
      <w:numFmt w:val="lowerRoman"/>
      <w:lvlText w:val="%6."/>
      <w:lvlJc w:val="right"/>
      <w:pPr>
        <w:ind w:left="4741" w:hanging="180"/>
      </w:pPr>
    </w:lvl>
    <w:lvl w:ilvl="6" w:tplc="0409000F" w:tentative="1">
      <w:start w:val="1"/>
      <w:numFmt w:val="decimal"/>
      <w:lvlText w:val="%7."/>
      <w:lvlJc w:val="left"/>
      <w:pPr>
        <w:ind w:left="5461" w:hanging="360"/>
      </w:pPr>
    </w:lvl>
    <w:lvl w:ilvl="7" w:tplc="04090019" w:tentative="1">
      <w:start w:val="1"/>
      <w:numFmt w:val="lowerLetter"/>
      <w:lvlText w:val="%8."/>
      <w:lvlJc w:val="left"/>
      <w:pPr>
        <w:ind w:left="6181" w:hanging="360"/>
      </w:pPr>
    </w:lvl>
    <w:lvl w:ilvl="8" w:tplc="0409001B" w:tentative="1">
      <w:start w:val="1"/>
      <w:numFmt w:val="lowerRoman"/>
      <w:lvlText w:val="%9."/>
      <w:lvlJc w:val="right"/>
      <w:pPr>
        <w:ind w:left="6901" w:hanging="180"/>
      </w:pPr>
    </w:lvl>
  </w:abstractNum>
  <w:abstractNum w:abstractNumId="106" w15:restartNumberingAfterBreak="0">
    <w:nsid w:val="68D50FAA"/>
    <w:multiLevelType w:val="hybridMultilevel"/>
    <w:tmpl w:val="05B0B4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 w15:restartNumberingAfterBreak="0">
    <w:nsid w:val="6A760E21"/>
    <w:multiLevelType w:val="hybridMultilevel"/>
    <w:tmpl w:val="6BC015E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8" w15:restartNumberingAfterBreak="0">
    <w:nsid w:val="6AE647BC"/>
    <w:multiLevelType w:val="hybridMultilevel"/>
    <w:tmpl w:val="15022BA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9" w15:restartNumberingAfterBreak="0">
    <w:nsid w:val="6B9F6F15"/>
    <w:multiLevelType w:val="hybridMultilevel"/>
    <w:tmpl w:val="823475DC"/>
    <w:lvl w:ilvl="0" w:tplc="0409000F">
      <w:start w:val="1"/>
      <w:numFmt w:val="decimal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10" w15:restartNumberingAfterBreak="0">
    <w:nsid w:val="6BBE1E90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1" w15:restartNumberingAfterBreak="0">
    <w:nsid w:val="6D4F4F8B"/>
    <w:multiLevelType w:val="hybridMultilevel"/>
    <w:tmpl w:val="5F7EDEA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2" w15:restartNumberingAfterBreak="0">
    <w:nsid w:val="6DFD43E4"/>
    <w:multiLevelType w:val="hybridMultilevel"/>
    <w:tmpl w:val="93E8983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3" w15:restartNumberingAfterBreak="0">
    <w:nsid w:val="6E1F61AB"/>
    <w:multiLevelType w:val="hybridMultilevel"/>
    <w:tmpl w:val="2E4C6F7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4" w15:restartNumberingAfterBreak="0">
    <w:nsid w:val="6E993D6E"/>
    <w:multiLevelType w:val="hybridMultilevel"/>
    <w:tmpl w:val="3254438A"/>
    <w:lvl w:ilvl="0" w:tplc="F9C24A5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15" w15:restartNumberingAfterBreak="0">
    <w:nsid w:val="6EDC4805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6" w15:restartNumberingAfterBreak="0">
    <w:nsid w:val="70997DA9"/>
    <w:multiLevelType w:val="hybridMultilevel"/>
    <w:tmpl w:val="97B0CF0C"/>
    <w:lvl w:ilvl="0" w:tplc="A5E4864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7" w15:restartNumberingAfterBreak="0">
    <w:nsid w:val="718F412E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8" w15:restartNumberingAfterBreak="0">
    <w:nsid w:val="72366022"/>
    <w:multiLevelType w:val="hybridMultilevel"/>
    <w:tmpl w:val="806C49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9" w15:restartNumberingAfterBreak="0">
    <w:nsid w:val="72F97C8F"/>
    <w:multiLevelType w:val="hybridMultilevel"/>
    <w:tmpl w:val="953207B2"/>
    <w:lvl w:ilvl="0" w:tplc="B4C6ACE0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0" w15:restartNumberingAfterBreak="0">
    <w:nsid w:val="73043F57"/>
    <w:multiLevelType w:val="hybridMultilevel"/>
    <w:tmpl w:val="2F6E118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1" w15:restartNumberingAfterBreak="0">
    <w:nsid w:val="735545D1"/>
    <w:multiLevelType w:val="hybridMultilevel"/>
    <w:tmpl w:val="276252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2" w15:restartNumberingAfterBreak="0">
    <w:nsid w:val="740D6DA5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3" w15:restartNumberingAfterBreak="0">
    <w:nsid w:val="759E72CB"/>
    <w:multiLevelType w:val="hybridMultilevel"/>
    <w:tmpl w:val="3DDA232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4" w15:restartNumberingAfterBreak="0">
    <w:nsid w:val="76F26E39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5" w15:restartNumberingAfterBreak="0">
    <w:nsid w:val="77053A0C"/>
    <w:multiLevelType w:val="hybridMultilevel"/>
    <w:tmpl w:val="72D8278C"/>
    <w:lvl w:ilvl="0" w:tplc="6E92317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126" w15:restartNumberingAfterBreak="0">
    <w:nsid w:val="775D7486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7" w15:restartNumberingAfterBreak="0">
    <w:nsid w:val="77861C2C"/>
    <w:multiLevelType w:val="hybridMultilevel"/>
    <w:tmpl w:val="12083A1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8" w15:restartNumberingAfterBreak="0">
    <w:nsid w:val="78AE6AC6"/>
    <w:multiLevelType w:val="hybridMultilevel"/>
    <w:tmpl w:val="AE22E6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9" w15:restartNumberingAfterBreak="0">
    <w:nsid w:val="79132742"/>
    <w:multiLevelType w:val="hybridMultilevel"/>
    <w:tmpl w:val="134EE996"/>
    <w:lvl w:ilvl="0" w:tplc="0409000F">
      <w:start w:val="1"/>
      <w:numFmt w:val="decimal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30" w15:restartNumberingAfterBreak="0">
    <w:nsid w:val="79295B58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1" w15:restartNumberingAfterBreak="0">
    <w:nsid w:val="79FF76CF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2" w15:restartNumberingAfterBreak="0">
    <w:nsid w:val="7A310F19"/>
    <w:multiLevelType w:val="hybridMultilevel"/>
    <w:tmpl w:val="F1480BB2"/>
    <w:lvl w:ilvl="0" w:tplc="1956499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3" w15:restartNumberingAfterBreak="0">
    <w:nsid w:val="7A6D75EE"/>
    <w:multiLevelType w:val="hybridMultilevel"/>
    <w:tmpl w:val="8EBE9C20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34" w15:restartNumberingAfterBreak="0">
    <w:nsid w:val="7B4258F9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5" w15:restartNumberingAfterBreak="0">
    <w:nsid w:val="7B8C7616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6" w15:restartNumberingAfterBreak="0">
    <w:nsid w:val="7BC91581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7" w15:restartNumberingAfterBreak="0">
    <w:nsid w:val="7BFF27C4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8" w15:restartNumberingAfterBreak="0">
    <w:nsid w:val="7BFF4710"/>
    <w:multiLevelType w:val="hybridMultilevel"/>
    <w:tmpl w:val="9CF262E0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39" w15:restartNumberingAfterBreak="0">
    <w:nsid w:val="7E2826A0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40" w15:restartNumberingAfterBreak="0">
    <w:nsid w:val="7F1A60F3"/>
    <w:multiLevelType w:val="hybridMultilevel"/>
    <w:tmpl w:val="68D4FB80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41" w15:restartNumberingAfterBreak="0">
    <w:nsid w:val="7F6C19C7"/>
    <w:multiLevelType w:val="hybridMultilevel"/>
    <w:tmpl w:val="DDDE0E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42" w15:restartNumberingAfterBreak="0">
    <w:nsid w:val="7FDC67CA"/>
    <w:multiLevelType w:val="hybridMultilevel"/>
    <w:tmpl w:val="FFEEEE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4"/>
  </w:num>
  <w:num w:numId="2">
    <w:abstractNumId w:val="119"/>
  </w:num>
  <w:num w:numId="3">
    <w:abstractNumId w:val="56"/>
  </w:num>
  <w:num w:numId="4">
    <w:abstractNumId w:val="61"/>
  </w:num>
  <w:num w:numId="5">
    <w:abstractNumId w:val="97"/>
  </w:num>
  <w:num w:numId="6">
    <w:abstractNumId w:val="35"/>
  </w:num>
  <w:num w:numId="7">
    <w:abstractNumId w:val="25"/>
  </w:num>
  <w:num w:numId="8">
    <w:abstractNumId w:val="55"/>
  </w:num>
  <w:num w:numId="9">
    <w:abstractNumId w:val="108"/>
  </w:num>
  <w:num w:numId="10">
    <w:abstractNumId w:val="51"/>
  </w:num>
  <w:num w:numId="11">
    <w:abstractNumId w:val="133"/>
  </w:num>
  <w:num w:numId="12">
    <w:abstractNumId w:val="24"/>
  </w:num>
  <w:num w:numId="13">
    <w:abstractNumId w:val="88"/>
  </w:num>
  <w:num w:numId="14">
    <w:abstractNumId w:val="91"/>
  </w:num>
  <w:num w:numId="15">
    <w:abstractNumId w:val="95"/>
  </w:num>
  <w:num w:numId="16">
    <w:abstractNumId w:val="17"/>
  </w:num>
  <w:num w:numId="17">
    <w:abstractNumId w:val="14"/>
  </w:num>
  <w:num w:numId="18">
    <w:abstractNumId w:val="1"/>
  </w:num>
  <w:num w:numId="19">
    <w:abstractNumId w:val="103"/>
  </w:num>
  <w:num w:numId="20">
    <w:abstractNumId w:val="62"/>
  </w:num>
  <w:num w:numId="21">
    <w:abstractNumId w:val="19"/>
  </w:num>
  <w:num w:numId="22">
    <w:abstractNumId w:val="82"/>
    <w:lvlOverride w:ilvl="0">
      <w:startOverride w:val="1"/>
    </w:lvlOverride>
  </w:num>
  <w:num w:numId="23">
    <w:abstractNumId w:val="82"/>
    <w:lvlOverride w:ilvl="0">
      <w:startOverride w:val="1"/>
    </w:lvlOverride>
  </w:num>
  <w:num w:numId="24">
    <w:abstractNumId w:val="14"/>
    <w:lvlOverride w:ilvl="0">
      <w:startOverride w:val="1"/>
    </w:lvlOverride>
  </w:num>
  <w:num w:numId="25">
    <w:abstractNumId w:val="82"/>
    <w:lvlOverride w:ilvl="0">
      <w:startOverride w:val="1"/>
    </w:lvlOverride>
  </w:num>
  <w:num w:numId="26">
    <w:abstractNumId w:val="14"/>
    <w:lvlOverride w:ilvl="0">
      <w:startOverride w:val="1"/>
    </w:lvlOverride>
  </w:num>
  <w:num w:numId="27">
    <w:abstractNumId w:val="82"/>
    <w:lvlOverride w:ilvl="0">
      <w:startOverride w:val="1"/>
    </w:lvlOverride>
  </w:num>
  <w:num w:numId="28">
    <w:abstractNumId w:val="82"/>
    <w:lvlOverride w:ilvl="0">
      <w:startOverride w:val="1"/>
    </w:lvlOverride>
  </w:num>
  <w:num w:numId="29">
    <w:abstractNumId w:val="82"/>
    <w:lvlOverride w:ilvl="0">
      <w:startOverride w:val="1"/>
    </w:lvlOverride>
  </w:num>
  <w:num w:numId="30">
    <w:abstractNumId w:val="81"/>
  </w:num>
  <w:num w:numId="31">
    <w:abstractNumId w:val="21"/>
  </w:num>
  <w:num w:numId="32">
    <w:abstractNumId w:val="14"/>
    <w:lvlOverride w:ilvl="0">
      <w:startOverride w:val="1"/>
    </w:lvlOverride>
  </w:num>
  <w:num w:numId="33">
    <w:abstractNumId w:val="3"/>
  </w:num>
  <w:num w:numId="34">
    <w:abstractNumId w:val="57"/>
  </w:num>
  <w:num w:numId="35">
    <w:abstractNumId w:val="74"/>
  </w:num>
  <w:num w:numId="36">
    <w:abstractNumId w:val="92"/>
    <w:lvlOverride w:ilvl="0">
      <w:startOverride w:val="1"/>
    </w:lvlOverride>
  </w:num>
  <w:num w:numId="37">
    <w:abstractNumId w:val="2"/>
  </w:num>
  <w:num w:numId="38">
    <w:abstractNumId w:val="0"/>
  </w:num>
  <w:num w:numId="39">
    <w:abstractNumId w:val="83"/>
  </w:num>
  <w:num w:numId="40">
    <w:abstractNumId w:val="132"/>
  </w:num>
  <w:num w:numId="41">
    <w:abstractNumId w:val="125"/>
  </w:num>
  <w:num w:numId="42">
    <w:abstractNumId w:val="65"/>
  </w:num>
  <w:num w:numId="43">
    <w:abstractNumId w:val="47"/>
  </w:num>
  <w:num w:numId="44">
    <w:abstractNumId w:val="45"/>
  </w:num>
  <w:num w:numId="45">
    <w:abstractNumId w:val="31"/>
  </w:num>
  <w:num w:numId="46">
    <w:abstractNumId w:val="78"/>
  </w:num>
  <w:num w:numId="47">
    <w:abstractNumId w:val="43"/>
  </w:num>
  <w:num w:numId="48">
    <w:abstractNumId w:val="128"/>
  </w:num>
  <w:num w:numId="49">
    <w:abstractNumId w:val="15"/>
  </w:num>
  <w:num w:numId="50">
    <w:abstractNumId w:val="140"/>
  </w:num>
  <w:num w:numId="51">
    <w:abstractNumId w:val="121"/>
  </w:num>
  <w:num w:numId="52">
    <w:abstractNumId w:val="90"/>
  </w:num>
  <w:num w:numId="53">
    <w:abstractNumId w:val="79"/>
  </w:num>
  <w:num w:numId="54">
    <w:abstractNumId w:val="113"/>
  </w:num>
  <w:num w:numId="55">
    <w:abstractNumId w:val="94"/>
  </w:num>
  <w:num w:numId="56">
    <w:abstractNumId w:val="138"/>
  </w:num>
  <w:num w:numId="57">
    <w:abstractNumId w:val="116"/>
  </w:num>
  <w:num w:numId="58">
    <w:abstractNumId w:val="142"/>
  </w:num>
  <w:num w:numId="59">
    <w:abstractNumId w:val="86"/>
  </w:num>
  <w:num w:numId="60">
    <w:abstractNumId w:val="106"/>
  </w:num>
  <w:num w:numId="61">
    <w:abstractNumId w:val="84"/>
  </w:num>
  <w:num w:numId="62">
    <w:abstractNumId w:val="70"/>
  </w:num>
  <w:num w:numId="63">
    <w:abstractNumId w:val="36"/>
  </w:num>
  <w:num w:numId="64">
    <w:abstractNumId w:val="76"/>
  </w:num>
  <w:num w:numId="65">
    <w:abstractNumId w:val="22"/>
  </w:num>
  <w:num w:numId="66">
    <w:abstractNumId w:val="14"/>
    <w:lvlOverride w:ilvl="0">
      <w:startOverride w:val="2"/>
    </w:lvlOverride>
  </w:num>
  <w:num w:numId="67">
    <w:abstractNumId w:val="38"/>
  </w:num>
  <w:num w:numId="68">
    <w:abstractNumId w:val="105"/>
  </w:num>
  <w:num w:numId="69">
    <w:abstractNumId w:val="80"/>
  </w:num>
  <w:num w:numId="70">
    <w:abstractNumId w:val="14"/>
    <w:lvlOverride w:ilvl="0">
      <w:startOverride w:val="1"/>
    </w:lvlOverride>
  </w:num>
  <w:num w:numId="71">
    <w:abstractNumId w:val="77"/>
  </w:num>
  <w:num w:numId="72">
    <w:abstractNumId w:val="11"/>
  </w:num>
  <w:num w:numId="73">
    <w:abstractNumId w:val="111"/>
  </w:num>
  <w:num w:numId="74">
    <w:abstractNumId w:val="53"/>
  </w:num>
  <w:num w:numId="75">
    <w:abstractNumId w:val="26"/>
  </w:num>
  <w:num w:numId="76">
    <w:abstractNumId w:val="13"/>
  </w:num>
  <w:num w:numId="77">
    <w:abstractNumId w:val="112"/>
  </w:num>
  <w:num w:numId="78">
    <w:abstractNumId w:val="42"/>
  </w:num>
  <w:num w:numId="79">
    <w:abstractNumId w:val="58"/>
  </w:num>
  <w:num w:numId="80">
    <w:abstractNumId w:val="66"/>
  </w:num>
  <w:num w:numId="81">
    <w:abstractNumId w:val="123"/>
  </w:num>
  <w:num w:numId="82">
    <w:abstractNumId w:val="98"/>
  </w:num>
  <w:num w:numId="83">
    <w:abstractNumId w:val="59"/>
  </w:num>
  <w:num w:numId="84">
    <w:abstractNumId w:val="68"/>
  </w:num>
  <w:num w:numId="85">
    <w:abstractNumId w:val="41"/>
  </w:num>
  <w:num w:numId="86">
    <w:abstractNumId w:val="89"/>
  </w:num>
  <w:num w:numId="87">
    <w:abstractNumId w:val="104"/>
  </w:num>
  <w:num w:numId="88">
    <w:abstractNumId w:val="122"/>
  </w:num>
  <w:num w:numId="89">
    <w:abstractNumId w:val="117"/>
  </w:num>
  <w:num w:numId="90">
    <w:abstractNumId w:val="64"/>
  </w:num>
  <w:num w:numId="91">
    <w:abstractNumId w:val="139"/>
  </w:num>
  <w:num w:numId="92">
    <w:abstractNumId w:val="136"/>
  </w:num>
  <w:num w:numId="93">
    <w:abstractNumId w:val="16"/>
  </w:num>
  <w:num w:numId="94">
    <w:abstractNumId w:val="73"/>
  </w:num>
  <w:num w:numId="95">
    <w:abstractNumId w:val="18"/>
  </w:num>
  <w:num w:numId="96">
    <w:abstractNumId w:val="28"/>
  </w:num>
  <w:num w:numId="97">
    <w:abstractNumId w:val="5"/>
  </w:num>
  <w:num w:numId="98">
    <w:abstractNumId w:val="39"/>
  </w:num>
  <w:num w:numId="99">
    <w:abstractNumId w:val="99"/>
  </w:num>
  <w:num w:numId="100">
    <w:abstractNumId w:val="49"/>
  </w:num>
  <w:num w:numId="101">
    <w:abstractNumId w:val="69"/>
  </w:num>
  <w:num w:numId="102">
    <w:abstractNumId w:val="12"/>
  </w:num>
  <w:num w:numId="103">
    <w:abstractNumId w:val="48"/>
  </w:num>
  <w:num w:numId="104">
    <w:abstractNumId w:val="134"/>
  </w:num>
  <w:num w:numId="105">
    <w:abstractNumId w:val="93"/>
  </w:num>
  <w:num w:numId="106">
    <w:abstractNumId w:val="40"/>
  </w:num>
  <w:num w:numId="107">
    <w:abstractNumId w:val="130"/>
  </w:num>
  <w:num w:numId="108">
    <w:abstractNumId w:val="124"/>
  </w:num>
  <w:num w:numId="109">
    <w:abstractNumId w:val="50"/>
  </w:num>
  <w:num w:numId="110">
    <w:abstractNumId w:val="131"/>
  </w:num>
  <w:num w:numId="111">
    <w:abstractNumId w:val="137"/>
  </w:num>
  <w:num w:numId="112">
    <w:abstractNumId w:val="32"/>
  </w:num>
  <w:num w:numId="113">
    <w:abstractNumId w:val="118"/>
  </w:num>
  <w:num w:numId="114">
    <w:abstractNumId w:val="127"/>
  </w:num>
  <w:num w:numId="115">
    <w:abstractNumId w:val="100"/>
  </w:num>
  <w:num w:numId="116">
    <w:abstractNumId w:val="107"/>
  </w:num>
  <w:num w:numId="117">
    <w:abstractNumId w:val="72"/>
  </w:num>
  <w:num w:numId="118">
    <w:abstractNumId w:val="63"/>
  </w:num>
  <w:num w:numId="119">
    <w:abstractNumId w:val="101"/>
  </w:num>
  <w:num w:numId="120">
    <w:abstractNumId w:val="7"/>
  </w:num>
  <w:num w:numId="121">
    <w:abstractNumId w:val="126"/>
  </w:num>
  <w:num w:numId="122">
    <w:abstractNumId w:val="60"/>
  </w:num>
  <w:num w:numId="123">
    <w:abstractNumId w:val="34"/>
  </w:num>
  <w:num w:numId="124">
    <w:abstractNumId w:val="87"/>
  </w:num>
  <w:num w:numId="125">
    <w:abstractNumId w:val="135"/>
  </w:num>
  <w:num w:numId="126">
    <w:abstractNumId w:val="67"/>
  </w:num>
  <w:num w:numId="127">
    <w:abstractNumId w:val="27"/>
  </w:num>
  <w:num w:numId="128">
    <w:abstractNumId w:val="8"/>
  </w:num>
  <w:num w:numId="129">
    <w:abstractNumId w:val="10"/>
  </w:num>
  <w:num w:numId="130">
    <w:abstractNumId w:val="75"/>
  </w:num>
  <w:num w:numId="131">
    <w:abstractNumId w:val="29"/>
  </w:num>
  <w:num w:numId="132">
    <w:abstractNumId w:val="85"/>
  </w:num>
  <w:num w:numId="133">
    <w:abstractNumId w:val="71"/>
  </w:num>
  <w:num w:numId="134">
    <w:abstractNumId w:val="52"/>
  </w:num>
  <w:num w:numId="135">
    <w:abstractNumId w:val="33"/>
  </w:num>
  <w:num w:numId="136">
    <w:abstractNumId w:val="115"/>
  </w:num>
  <w:num w:numId="137">
    <w:abstractNumId w:val="96"/>
  </w:num>
  <w:num w:numId="138">
    <w:abstractNumId w:val="141"/>
  </w:num>
  <w:num w:numId="139">
    <w:abstractNumId w:val="9"/>
  </w:num>
  <w:num w:numId="140">
    <w:abstractNumId w:val="6"/>
  </w:num>
  <w:num w:numId="141">
    <w:abstractNumId w:val="23"/>
  </w:num>
  <w:num w:numId="142">
    <w:abstractNumId w:val="30"/>
  </w:num>
  <w:num w:numId="143">
    <w:abstractNumId w:val="110"/>
  </w:num>
  <w:num w:numId="144">
    <w:abstractNumId w:val="44"/>
  </w:num>
  <w:num w:numId="145">
    <w:abstractNumId w:val="120"/>
  </w:num>
  <w:num w:numId="146">
    <w:abstractNumId w:val="54"/>
  </w:num>
  <w:num w:numId="147">
    <w:abstractNumId w:val="20"/>
  </w:num>
  <w:num w:numId="148">
    <w:abstractNumId w:val="37"/>
  </w:num>
  <w:num w:numId="149">
    <w:abstractNumId w:val="46"/>
  </w:num>
  <w:num w:numId="150">
    <w:abstractNumId w:val="4"/>
  </w:num>
  <w:num w:numId="151">
    <w:abstractNumId w:val="102"/>
  </w:num>
  <w:num w:numId="152">
    <w:abstractNumId w:val="109"/>
  </w:num>
  <w:num w:numId="153">
    <w:abstractNumId w:val="129"/>
  </w:num>
  <w:numIdMacAtCleanup w:val="1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1"/>
  <w:hideSpellingErrors/>
  <w:proofState w:spelling="clean"/>
  <w:defaultTabStop w:val="720"/>
  <w:characterSpacingControl w:val="doNotCompress"/>
  <w:hdrShapeDefaults>
    <o:shapedefaults v:ext="edit" spidmax="8601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470D"/>
    <w:rsid w:val="00001F67"/>
    <w:rsid w:val="000030E3"/>
    <w:rsid w:val="00015C16"/>
    <w:rsid w:val="00015F7E"/>
    <w:rsid w:val="00020C27"/>
    <w:rsid w:val="00027352"/>
    <w:rsid w:val="00032BAF"/>
    <w:rsid w:val="00034E89"/>
    <w:rsid w:val="00035FDF"/>
    <w:rsid w:val="00043986"/>
    <w:rsid w:val="00045F96"/>
    <w:rsid w:val="0004629A"/>
    <w:rsid w:val="00047116"/>
    <w:rsid w:val="000508A2"/>
    <w:rsid w:val="00055E12"/>
    <w:rsid w:val="0005629E"/>
    <w:rsid w:val="00060138"/>
    <w:rsid w:val="0006089A"/>
    <w:rsid w:val="00060A41"/>
    <w:rsid w:val="00062429"/>
    <w:rsid w:val="0006628B"/>
    <w:rsid w:val="000715E7"/>
    <w:rsid w:val="00073520"/>
    <w:rsid w:val="00074E27"/>
    <w:rsid w:val="000755E2"/>
    <w:rsid w:val="00075F6E"/>
    <w:rsid w:val="00080F58"/>
    <w:rsid w:val="0008241F"/>
    <w:rsid w:val="000839FF"/>
    <w:rsid w:val="000959B3"/>
    <w:rsid w:val="00096763"/>
    <w:rsid w:val="000A1083"/>
    <w:rsid w:val="000A1120"/>
    <w:rsid w:val="000A2FB9"/>
    <w:rsid w:val="000A441B"/>
    <w:rsid w:val="000A60D5"/>
    <w:rsid w:val="000A627A"/>
    <w:rsid w:val="000A7489"/>
    <w:rsid w:val="000A7D45"/>
    <w:rsid w:val="000B019F"/>
    <w:rsid w:val="000B4ECF"/>
    <w:rsid w:val="000C04EB"/>
    <w:rsid w:val="000C3163"/>
    <w:rsid w:val="000D30A6"/>
    <w:rsid w:val="000D7F38"/>
    <w:rsid w:val="000E2E2B"/>
    <w:rsid w:val="000E55F0"/>
    <w:rsid w:val="000F17B0"/>
    <w:rsid w:val="000F39C0"/>
    <w:rsid w:val="001015DA"/>
    <w:rsid w:val="00101F38"/>
    <w:rsid w:val="00104CC9"/>
    <w:rsid w:val="00111F6B"/>
    <w:rsid w:val="00112E9C"/>
    <w:rsid w:val="00114CB3"/>
    <w:rsid w:val="00117C54"/>
    <w:rsid w:val="00120913"/>
    <w:rsid w:val="001235A6"/>
    <w:rsid w:val="00127707"/>
    <w:rsid w:val="00135A67"/>
    <w:rsid w:val="00137078"/>
    <w:rsid w:val="00141F37"/>
    <w:rsid w:val="0014244A"/>
    <w:rsid w:val="00143CE4"/>
    <w:rsid w:val="001510CB"/>
    <w:rsid w:val="0015287B"/>
    <w:rsid w:val="00156209"/>
    <w:rsid w:val="00156C6D"/>
    <w:rsid w:val="00164F30"/>
    <w:rsid w:val="00166732"/>
    <w:rsid w:val="00171291"/>
    <w:rsid w:val="00173D6F"/>
    <w:rsid w:val="00176E5B"/>
    <w:rsid w:val="00176F44"/>
    <w:rsid w:val="00186946"/>
    <w:rsid w:val="00186BEF"/>
    <w:rsid w:val="00191A8F"/>
    <w:rsid w:val="00192C7B"/>
    <w:rsid w:val="001968F1"/>
    <w:rsid w:val="00196AC8"/>
    <w:rsid w:val="00197035"/>
    <w:rsid w:val="001971B3"/>
    <w:rsid w:val="001A1EBB"/>
    <w:rsid w:val="001B0395"/>
    <w:rsid w:val="001B2235"/>
    <w:rsid w:val="001B51AB"/>
    <w:rsid w:val="001C050C"/>
    <w:rsid w:val="001C08B7"/>
    <w:rsid w:val="001C2364"/>
    <w:rsid w:val="001C2562"/>
    <w:rsid w:val="001C616F"/>
    <w:rsid w:val="001D1FE7"/>
    <w:rsid w:val="001D2658"/>
    <w:rsid w:val="001E1553"/>
    <w:rsid w:val="001E3206"/>
    <w:rsid w:val="001E5911"/>
    <w:rsid w:val="001E7DD3"/>
    <w:rsid w:val="001F1F29"/>
    <w:rsid w:val="001F4F85"/>
    <w:rsid w:val="00201948"/>
    <w:rsid w:val="00202242"/>
    <w:rsid w:val="002028F6"/>
    <w:rsid w:val="002029C1"/>
    <w:rsid w:val="00205AC2"/>
    <w:rsid w:val="002169DC"/>
    <w:rsid w:val="00217772"/>
    <w:rsid w:val="00217C70"/>
    <w:rsid w:val="00217F88"/>
    <w:rsid w:val="002236D3"/>
    <w:rsid w:val="00231CCD"/>
    <w:rsid w:val="00237C1A"/>
    <w:rsid w:val="00240134"/>
    <w:rsid w:val="00243E02"/>
    <w:rsid w:val="002501AE"/>
    <w:rsid w:val="0025795E"/>
    <w:rsid w:val="0026273A"/>
    <w:rsid w:val="00262E16"/>
    <w:rsid w:val="0026441C"/>
    <w:rsid w:val="00271B53"/>
    <w:rsid w:val="0027370D"/>
    <w:rsid w:val="00276039"/>
    <w:rsid w:val="0028239F"/>
    <w:rsid w:val="00282D35"/>
    <w:rsid w:val="00286ECA"/>
    <w:rsid w:val="0029130D"/>
    <w:rsid w:val="002949E0"/>
    <w:rsid w:val="002A462A"/>
    <w:rsid w:val="002A6AA0"/>
    <w:rsid w:val="002B0636"/>
    <w:rsid w:val="002B5E18"/>
    <w:rsid w:val="002C076B"/>
    <w:rsid w:val="002C374A"/>
    <w:rsid w:val="002C3C22"/>
    <w:rsid w:val="002D0D3E"/>
    <w:rsid w:val="002D5E74"/>
    <w:rsid w:val="002D707E"/>
    <w:rsid w:val="002E0333"/>
    <w:rsid w:val="002E0A35"/>
    <w:rsid w:val="002E2B26"/>
    <w:rsid w:val="002E36B8"/>
    <w:rsid w:val="002E74CD"/>
    <w:rsid w:val="002E7FDA"/>
    <w:rsid w:val="002F3FFC"/>
    <w:rsid w:val="002F73E9"/>
    <w:rsid w:val="00300123"/>
    <w:rsid w:val="00302AFB"/>
    <w:rsid w:val="00305845"/>
    <w:rsid w:val="00312205"/>
    <w:rsid w:val="00316FC9"/>
    <w:rsid w:val="00320483"/>
    <w:rsid w:val="00323C29"/>
    <w:rsid w:val="003264B7"/>
    <w:rsid w:val="00332B59"/>
    <w:rsid w:val="00334E9E"/>
    <w:rsid w:val="00334EAE"/>
    <w:rsid w:val="003358E8"/>
    <w:rsid w:val="00336E83"/>
    <w:rsid w:val="00344688"/>
    <w:rsid w:val="0034622E"/>
    <w:rsid w:val="00350D11"/>
    <w:rsid w:val="00360AB7"/>
    <w:rsid w:val="00361808"/>
    <w:rsid w:val="003658AA"/>
    <w:rsid w:val="003667CE"/>
    <w:rsid w:val="00370E7D"/>
    <w:rsid w:val="0038212C"/>
    <w:rsid w:val="003869B5"/>
    <w:rsid w:val="0039038A"/>
    <w:rsid w:val="00391BF3"/>
    <w:rsid w:val="00392306"/>
    <w:rsid w:val="003929A2"/>
    <w:rsid w:val="003A1A27"/>
    <w:rsid w:val="003A2359"/>
    <w:rsid w:val="003A4F0D"/>
    <w:rsid w:val="003A5012"/>
    <w:rsid w:val="003A5956"/>
    <w:rsid w:val="003A7037"/>
    <w:rsid w:val="003B1A94"/>
    <w:rsid w:val="003B6332"/>
    <w:rsid w:val="003C03E8"/>
    <w:rsid w:val="003C4E2A"/>
    <w:rsid w:val="003C62AB"/>
    <w:rsid w:val="003C6B87"/>
    <w:rsid w:val="003D131A"/>
    <w:rsid w:val="003D6E47"/>
    <w:rsid w:val="003D7AA2"/>
    <w:rsid w:val="003E7F41"/>
    <w:rsid w:val="003F1BFD"/>
    <w:rsid w:val="00401ECF"/>
    <w:rsid w:val="00411106"/>
    <w:rsid w:val="00413751"/>
    <w:rsid w:val="00416D83"/>
    <w:rsid w:val="00426338"/>
    <w:rsid w:val="004361A7"/>
    <w:rsid w:val="004405E8"/>
    <w:rsid w:val="00444990"/>
    <w:rsid w:val="004464BF"/>
    <w:rsid w:val="0044720C"/>
    <w:rsid w:val="004537C6"/>
    <w:rsid w:val="00462158"/>
    <w:rsid w:val="004634AD"/>
    <w:rsid w:val="0046470D"/>
    <w:rsid w:val="0046581D"/>
    <w:rsid w:val="00465B53"/>
    <w:rsid w:val="004669D8"/>
    <w:rsid w:val="00472750"/>
    <w:rsid w:val="0047686D"/>
    <w:rsid w:val="00477CD3"/>
    <w:rsid w:val="0048227B"/>
    <w:rsid w:val="00496E7F"/>
    <w:rsid w:val="004A1EAA"/>
    <w:rsid w:val="004A52E6"/>
    <w:rsid w:val="004B3287"/>
    <w:rsid w:val="004C3ED8"/>
    <w:rsid w:val="004C5F64"/>
    <w:rsid w:val="004D1CA6"/>
    <w:rsid w:val="004D57F2"/>
    <w:rsid w:val="004E115F"/>
    <w:rsid w:val="004E2F2F"/>
    <w:rsid w:val="004E380D"/>
    <w:rsid w:val="004E386A"/>
    <w:rsid w:val="004E4908"/>
    <w:rsid w:val="004F12C5"/>
    <w:rsid w:val="004F480B"/>
    <w:rsid w:val="004F4F87"/>
    <w:rsid w:val="004F6A19"/>
    <w:rsid w:val="00500012"/>
    <w:rsid w:val="00500622"/>
    <w:rsid w:val="005009D3"/>
    <w:rsid w:val="00500DEA"/>
    <w:rsid w:val="00504AB4"/>
    <w:rsid w:val="00507C97"/>
    <w:rsid w:val="005103BC"/>
    <w:rsid w:val="00512724"/>
    <w:rsid w:val="00514830"/>
    <w:rsid w:val="00516B91"/>
    <w:rsid w:val="00517484"/>
    <w:rsid w:val="00517CBE"/>
    <w:rsid w:val="00522A0A"/>
    <w:rsid w:val="00525F97"/>
    <w:rsid w:val="00536BBC"/>
    <w:rsid w:val="005406E0"/>
    <w:rsid w:val="00556310"/>
    <w:rsid w:val="005563F8"/>
    <w:rsid w:val="005A1807"/>
    <w:rsid w:val="005A4C8F"/>
    <w:rsid w:val="005B017D"/>
    <w:rsid w:val="005B6459"/>
    <w:rsid w:val="005C09F5"/>
    <w:rsid w:val="005D04E3"/>
    <w:rsid w:val="005D28E2"/>
    <w:rsid w:val="005D2ECE"/>
    <w:rsid w:val="005D4EDD"/>
    <w:rsid w:val="005D7A08"/>
    <w:rsid w:val="005F1C25"/>
    <w:rsid w:val="005F33DA"/>
    <w:rsid w:val="005F3985"/>
    <w:rsid w:val="00600B5A"/>
    <w:rsid w:val="006059B1"/>
    <w:rsid w:val="0061279E"/>
    <w:rsid w:val="006215D7"/>
    <w:rsid w:val="00623094"/>
    <w:rsid w:val="00623AF8"/>
    <w:rsid w:val="00624FAA"/>
    <w:rsid w:val="00625A3A"/>
    <w:rsid w:val="0063060D"/>
    <w:rsid w:val="0063369D"/>
    <w:rsid w:val="006404E5"/>
    <w:rsid w:val="006410C2"/>
    <w:rsid w:val="00646AD3"/>
    <w:rsid w:val="00652615"/>
    <w:rsid w:val="00653202"/>
    <w:rsid w:val="006535EF"/>
    <w:rsid w:val="00664EA1"/>
    <w:rsid w:val="006662FA"/>
    <w:rsid w:val="00682FB2"/>
    <w:rsid w:val="0068432F"/>
    <w:rsid w:val="0069048F"/>
    <w:rsid w:val="006907FF"/>
    <w:rsid w:val="0069662D"/>
    <w:rsid w:val="00697C26"/>
    <w:rsid w:val="006A31F4"/>
    <w:rsid w:val="006A3A93"/>
    <w:rsid w:val="006A72DA"/>
    <w:rsid w:val="006B0C10"/>
    <w:rsid w:val="006B1D37"/>
    <w:rsid w:val="006B26FF"/>
    <w:rsid w:val="006C04A1"/>
    <w:rsid w:val="006C7A2F"/>
    <w:rsid w:val="006D115A"/>
    <w:rsid w:val="006D2E10"/>
    <w:rsid w:val="006D7161"/>
    <w:rsid w:val="006D7FC7"/>
    <w:rsid w:val="006E0A0C"/>
    <w:rsid w:val="006E3582"/>
    <w:rsid w:val="006E60A5"/>
    <w:rsid w:val="006F1B50"/>
    <w:rsid w:val="006F3D19"/>
    <w:rsid w:val="006F73C2"/>
    <w:rsid w:val="0070320E"/>
    <w:rsid w:val="00711854"/>
    <w:rsid w:val="0071365D"/>
    <w:rsid w:val="00716FF1"/>
    <w:rsid w:val="00722B87"/>
    <w:rsid w:val="00723658"/>
    <w:rsid w:val="00724758"/>
    <w:rsid w:val="00736795"/>
    <w:rsid w:val="00743646"/>
    <w:rsid w:val="007571F3"/>
    <w:rsid w:val="007607F2"/>
    <w:rsid w:val="0076252E"/>
    <w:rsid w:val="0076287E"/>
    <w:rsid w:val="00764DE6"/>
    <w:rsid w:val="00765EFB"/>
    <w:rsid w:val="007673ED"/>
    <w:rsid w:val="0077147D"/>
    <w:rsid w:val="00775925"/>
    <w:rsid w:val="00776766"/>
    <w:rsid w:val="007845DB"/>
    <w:rsid w:val="00786F69"/>
    <w:rsid w:val="00793FEB"/>
    <w:rsid w:val="007962F2"/>
    <w:rsid w:val="007979BD"/>
    <w:rsid w:val="007A41FA"/>
    <w:rsid w:val="007A637E"/>
    <w:rsid w:val="007A65FC"/>
    <w:rsid w:val="007A7370"/>
    <w:rsid w:val="007B2F4F"/>
    <w:rsid w:val="007B62D5"/>
    <w:rsid w:val="007C0A1D"/>
    <w:rsid w:val="007C0EEC"/>
    <w:rsid w:val="007C3386"/>
    <w:rsid w:val="007C698F"/>
    <w:rsid w:val="007D5FEA"/>
    <w:rsid w:val="007E1ED7"/>
    <w:rsid w:val="007F0C39"/>
    <w:rsid w:val="007F16F1"/>
    <w:rsid w:val="007F5E91"/>
    <w:rsid w:val="007F7022"/>
    <w:rsid w:val="00804AFA"/>
    <w:rsid w:val="00805049"/>
    <w:rsid w:val="00806186"/>
    <w:rsid w:val="008164D5"/>
    <w:rsid w:val="00820A82"/>
    <w:rsid w:val="00822986"/>
    <w:rsid w:val="00824278"/>
    <w:rsid w:val="008243A1"/>
    <w:rsid w:val="0082546D"/>
    <w:rsid w:val="0084307C"/>
    <w:rsid w:val="0084400C"/>
    <w:rsid w:val="00844FBB"/>
    <w:rsid w:val="00845A53"/>
    <w:rsid w:val="00850223"/>
    <w:rsid w:val="00850EBE"/>
    <w:rsid w:val="00853506"/>
    <w:rsid w:val="008561D8"/>
    <w:rsid w:val="0086041A"/>
    <w:rsid w:val="00861A9B"/>
    <w:rsid w:val="008628D2"/>
    <w:rsid w:val="00883866"/>
    <w:rsid w:val="008867F0"/>
    <w:rsid w:val="0089153B"/>
    <w:rsid w:val="008944AD"/>
    <w:rsid w:val="008976B2"/>
    <w:rsid w:val="008A03E2"/>
    <w:rsid w:val="008A4D38"/>
    <w:rsid w:val="008A7B73"/>
    <w:rsid w:val="008C1BEA"/>
    <w:rsid w:val="008C3791"/>
    <w:rsid w:val="008D047A"/>
    <w:rsid w:val="008D053A"/>
    <w:rsid w:val="008D07EC"/>
    <w:rsid w:val="008D1C5D"/>
    <w:rsid w:val="008D5176"/>
    <w:rsid w:val="008D6B24"/>
    <w:rsid w:val="008E083B"/>
    <w:rsid w:val="008E222F"/>
    <w:rsid w:val="008F00A5"/>
    <w:rsid w:val="008F0912"/>
    <w:rsid w:val="008F10CC"/>
    <w:rsid w:val="008F299E"/>
    <w:rsid w:val="008F5D47"/>
    <w:rsid w:val="00902BE0"/>
    <w:rsid w:val="009063A9"/>
    <w:rsid w:val="00911A0F"/>
    <w:rsid w:val="0091243F"/>
    <w:rsid w:val="009225E9"/>
    <w:rsid w:val="00936A20"/>
    <w:rsid w:val="00940D00"/>
    <w:rsid w:val="00941285"/>
    <w:rsid w:val="009415C5"/>
    <w:rsid w:val="00943D64"/>
    <w:rsid w:val="0095537C"/>
    <w:rsid w:val="00956FF3"/>
    <w:rsid w:val="00962221"/>
    <w:rsid w:val="0096745E"/>
    <w:rsid w:val="00970CBF"/>
    <w:rsid w:val="00974E3D"/>
    <w:rsid w:val="00976D3D"/>
    <w:rsid w:val="00980378"/>
    <w:rsid w:val="00981520"/>
    <w:rsid w:val="0099421A"/>
    <w:rsid w:val="0099497B"/>
    <w:rsid w:val="009A1090"/>
    <w:rsid w:val="009A4233"/>
    <w:rsid w:val="009A5E52"/>
    <w:rsid w:val="009A7D81"/>
    <w:rsid w:val="009B02DF"/>
    <w:rsid w:val="009B0743"/>
    <w:rsid w:val="009B14C4"/>
    <w:rsid w:val="009B6467"/>
    <w:rsid w:val="009C042F"/>
    <w:rsid w:val="009C7037"/>
    <w:rsid w:val="009D2558"/>
    <w:rsid w:val="009D416D"/>
    <w:rsid w:val="009D4667"/>
    <w:rsid w:val="009E30AC"/>
    <w:rsid w:val="009E5A9D"/>
    <w:rsid w:val="009E6514"/>
    <w:rsid w:val="009E75DD"/>
    <w:rsid w:val="009F64A2"/>
    <w:rsid w:val="00A02899"/>
    <w:rsid w:val="00A02991"/>
    <w:rsid w:val="00A05F2D"/>
    <w:rsid w:val="00A13595"/>
    <w:rsid w:val="00A13BBE"/>
    <w:rsid w:val="00A13C09"/>
    <w:rsid w:val="00A14975"/>
    <w:rsid w:val="00A163A0"/>
    <w:rsid w:val="00A16AEB"/>
    <w:rsid w:val="00A21B82"/>
    <w:rsid w:val="00A22C6B"/>
    <w:rsid w:val="00A3083B"/>
    <w:rsid w:val="00A31952"/>
    <w:rsid w:val="00A35A61"/>
    <w:rsid w:val="00A35ACD"/>
    <w:rsid w:val="00A413E8"/>
    <w:rsid w:val="00A426C7"/>
    <w:rsid w:val="00A43108"/>
    <w:rsid w:val="00A45ACE"/>
    <w:rsid w:val="00A45E1C"/>
    <w:rsid w:val="00A544CE"/>
    <w:rsid w:val="00A57D59"/>
    <w:rsid w:val="00A607FD"/>
    <w:rsid w:val="00A60AC2"/>
    <w:rsid w:val="00A63250"/>
    <w:rsid w:val="00A64D37"/>
    <w:rsid w:val="00A65303"/>
    <w:rsid w:val="00A81F95"/>
    <w:rsid w:val="00A83025"/>
    <w:rsid w:val="00A917A2"/>
    <w:rsid w:val="00A94735"/>
    <w:rsid w:val="00AA045D"/>
    <w:rsid w:val="00AA0CBD"/>
    <w:rsid w:val="00AA3AD1"/>
    <w:rsid w:val="00AB0B82"/>
    <w:rsid w:val="00AB1685"/>
    <w:rsid w:val="00AB1D06"/>
    <w:rsid w:val="00AB3611"/>
    <w:rsid w:val="00AB7FE7"/>
    <w:rsid w:val="00AC1048"/>
    <w:rsid w:val="00AC381D"/>
    <w:rsid w:val="00AC5F8C"/>
    <w:rsid w:val="00AC6EDE"/>
    <w:rsid w:val="00AD283E"/>
    <w:rsid w:val="00AD7AFC"/>
    <w:rsid w:val="00AE1E48"/>
    <w:rsid w:val="00AE3C93"/>
    <w:rsid w:val="00AE7CDB"/>
    <w:rsid w:val="00AF41FB"/>
    <w:rsid w:val="00B03253"/>
    <w:rsid w:val="00B046C0"/>
    <w:rsid w:val="00B05EDB"/>
    <w:rsid w:val="00B0618D"/>
    <w:rsid w:val="00B12948"/>
    <w:rsid w:val="00B12C3A"/>
    <w:rsid w:val="00B1420E"/>
    <w:rsid w:val="00B14374"/>
    <w:rsid w:val="00B14E66"/>
    <w:rsid w:val="00B20073"/>
    <w:rsid w:val="00B2193A"/>
    <w:rsid w:val="00B245AD"/>
    <w:rsid w:val="00B25C77"/>
    <w:rsid w:val="00B41B92"/>
    <w:rsid w:val="00B45859"/>
    <w:rsid w:val="00B507EC"/>
    <w:rsid w:val="00B52166"/>
    <w:rsid w:val="00B54525"/>
    <w:rsid w:val="00B5551F"/>
    <w:rsid w:val="00B566FE"/>
    <w:rsid w:val="00B56A05"/>
    <w:rsid w:val="00B60282"/>
    <w:rsid w:val="00B641A3"/>
    <w:rsid w:val="00B65946"/>
    <w:rsid w:val="00B71FAD"/>
    <w:rsid w:val="00B8280C"/>
    <w:rsid w:val="00B83C91"/>
    <w:rsid w:val="00B85C98"/>
    <w:rsid w:val="00B8670E"/>
    <w:rsid w:val="00B90460"/>
    <w:rsid w:val="00B96367"/>
    <w:rsid w:val="00BA4BD7"/>
    <w:rsid w:val="00BA5526"/>
    <w:rsid w:val="00BA618A"/>
    <w:rsid w:val="00BA629C"/>
    <w:rsid w:val="00BB038E"/>
    <w:rsid w:val="00BB1252"/>
    <w:rsid w:val="00BB2962"/>
    <w:rsid w:val="00BB57E1"/>
    <w:rsid w:val="00BB7A52"/>
    <w:rsid w:val="00BC01EE"/>
    <w:rsid w:val="00BC6E96"/>
    <w:rsid w:val="00BD22E2"/>
    <w:rsid w:val="00BD4AD3"/>
    <w:rsid w:val="00BD668F"/>
    <w:rsid w:val="00BE078D"/>
    <w:rsid w:val="00BE6B7E"/>
    <w:rsid w:val="00BE73F9"/>
    <w:rsid w:val="00BF3BF4"/>
    <w:rsid w:val="00BF5680"/>
    <w:rsid w:val="00BF76C9"/>
    <w:rsid w:val="00C00558"/>
    <w:rsid w:val="00C00745"/>
    <w:rsid w:val="00C0207B"/>
    <w:rsid w:val="00C02CB1"/>
    <w:rsid w:val="00C031DA"/>
    <w:rsid w:val="00C0369B"/>
    <w:rsid w:val="00C04628"/>
    <w:rsid w:val="00C05BA1"/>
    <w:rsid w:val="00C170C2"/>
    <w:rsid w:val="00C22B0E"/>
    <w:rsid w:val="00C257A9"/>
    <w:rsid w:val="00C3057E"/>
    <w:rsid w:val="00C32778"/>
    <w:rsid w:val="00C3355A"/>
    <w:rsid w:val="00C33773"/>
    <w:rsid w:val="00C33927"/>
    <w:rsid w:val="00C4023F"/>
    <w:rsid w:val="00C43DBD"/>
    <w:rsid w:val="00C4545A"/>
    <w:rsid w:val="00C467BE"/>
    <w:rsid w:val="00C47F20"/>
    <w:rsid w:val="00C565A4"/>
    <w:rsid w:val="00C64410"/>
    <w:rsid w:val="00C660EB"/>
    <w:rsid w:val="00C66F4D"/>
    <w:rsid w:val="00C72AA0"/>
    <w:rsid w:val="00C730E5"/>
    <w:rsid w:val="00C763AD"/>
    <w:rsid w:val="00C80295"/>
    <w:rsid w:val="00C82611"/>
    <w:rsid w:val="00C87AF6"/>
    <w:rsid w:val="00C95189"/>
    <w:rsid w:val="00C95C5B"/>
    <w:rsid w:val="00CA5850"/>
    <w:rsid w:val="00CA5F04"/>
    <w:rsid w:val="00CB0D5D"/>
    <w:rsid w:val="00CB47F3"/>
    <w:rsid w:val="00CC0626"/>
    <w:rsid w:val="00CC083F"/>
    <w:rsid w:val="00CC0EC8"/>
    <w:rsid w:val="00CC35CF"/>
    <w:rsid w:val="00CC73BE"/>
    <w:rsid w:val="00CC74FA"/>
    <w:rsid w:val="00CC7AF5"/>
    <w:rsid w:val="00CD0879"/>
    <w:rsid w:val="00CD2D6E"/>
    <w:rsid w:val="00CD2F51"/>
    <w:rsid w:val="00CD41DE"/>
    <w:rsid w:val="00CE4B34"/>
    <w:rsid w:val="00CF035F"/>
    <w:rsid w:val="00CF28EF"/>
    <w:rsid w:val="00CF3DE0"/>
    <w:rsid w:val="00D00672"/>
    <w:rsid w:val="00D03E4C"/>
    <w:rsid w:val="00D2388D"/>
    <w:rsid w:val="00D27160"/>
    <w:rsid w:val="00D27924"/>
    <w:rsid w:val="00D279E5"/>
    <w:rsid w:val="00D36E74"/>
    <w:rsid w:val="00D46278"/>
    <w:rsid w:val="00D52500"/>
    <w:rsid w:val="00D5362E"/>
    <w:rsid w:val="00D53682"/>
    <w:rsid w:val="00D56312"/>
    <w:rsid w:val="00D564CC"/>
    <w:rsid w:val="00D60F7C"/>
    <w:rsid w:val="00D669D1"/>
    <w:rsid w:val="00D67852"/>
    <w:rsid w:val="00D67F5F"/>
    <w:rsid w:val="00D7050B"/>
    <w:rsid w:val="00D74D99"/>
    <w:rsid w:val="00D759AF"/>
    <w:rsid w:val="00D82708"/>
    <w:rsid w:val="00D8624D"/>
    <w:rsid w:val="00D90B38"/>
    <w:rsid w:val="00DC03F9"/>
    <w:rsid w:val="00DC13ED"/>
    <w:rsid w:val="00DC2F57"/>
    <w:rsid w:val="00DC3F7A"/>
    <w:rsid w:val="00DC7264"/>
    <w:rsid w:val="00DD0074"/>
    <w:rsid w:val="00DD1C25"/>
    <w:rsid w:val="00DE5F9E"/>
    <w:rsid w:val="00DF07A6"/>
    <w:rsid w:val="00DF576B"/>
    <w:rsid w:val="00DF66B5"/>
    <w:rsid w:val="00DF71D9"/>
    <w:rsid w:val="00E04A9C"/>
    <w:rsid w:val="00E05284"/>
    <w:rsid w:val="00E058F5"/>
    <w:rsid w:val="00E06D57"/>
    <w:rsid w:val="00E10C20"/>
    <w:rsid w:val="00E20D14"/>
    <w:rsid w:val="00E2488F"/>
    <w:rsid w:val="00E2495E"/>
    <w:rsid w:val="00E262B9"/>
    <w:rsid w:val="00E33184"/>
    <w:rsid w:val="00E34CE5"/>
    <w:rsid w:val="00E350A6"/>
    <w:rsid w:val="00E37C69"/>
    <w:rsid w:val="00E42750"/>
    <w:rsid w:val="00E445CF"/>
    <w:rsid w:val="00E45CCA"/>
    <w:rsid w:val="00E535A8"/>
    <w:rsid w:val="00E65D25"/>
    <w:rsid w:val="00E70047"/>
    <w:rsid w:val="00E7639E"/>
    <w:rsid w:val="00E8242F"/>
    <w:rsid w:val="00E82654"/>
    <w:rsid w:val="00E87487"/>
    <w:rsid w:val="00E91E8E"/>
    <w:rsid w:val="00E93F0F"/>
    <w:rsid w:val="00E957FF"/>
    <w:rsid w:val="00EA3178"/>
    <w:rsid w:val="00EA4A39"/>
    <w:rsid w:val="00EA7629"/>
    <w:rsid w:val="00EA7E3F"/>
    <w:rsid w:val="00EB1354"/>
    <w:rsid w:val="00EB7467"/>
    <w:rsid w:val="00EB7934"/>
    <w:rsid w:val="00EC16DA"/>
    <w:rsid w:val="00EC2ED1"/>
    <w:rsid w:val="00EC39E4"/>
    <w:rsid w:val="00EC6397"/>
    <w:rsid w:val="00ED0882"/>
    <w:rsid w:val="00ED43B7"/>
    <w:rsid w:val="00ED5DA3"/>
    <w:rsid w:val="00ED7740"/>
    <w:rsid w:val="00ED7BE6"/>
    <w:rsid w:val="00EE14F2"/>
    <w:rsid w:val="00EE6105"/>
    <w:rsid w:val="00EE65D4"/>
    <w:rsid w:val="00EF0211"/>
    <w:rsid w:val="00EF08D2"/>
    <w:rsid w:val="00EF26AB"/>
    <w:rsid w:val="00EF277D"/>
    <w:rsid w:val="00EF31A9"/>
    <w:rsid w:val="00EF6D9B"/>
    <w:rsid w:val="00F04E89"/>
    <w:rsid w:val="00F05E12"/>
    <w:rsid w:val="00F067DF"/>
    <w:rsid w:val="00F10D8A"/>
    <w:rsid w:val="00F15607"/>
    <w:rsid w:val="00F168B9"/>
    <w:rsid w:val="00F17134"/>
    <w:rsid w:val="00F17D3C"/>
    <w:rsid w:val="00F21C26"/>
    <w:rsid w:val="00F22509"/>
    <w:rsid w:val="00F22945"/>
    <w:rsid w:val="00F25425"/>
    <w:rsid w:val="00F31F65"/>
    <w:rsid w:val="00F3669A"/>
    <w:rsid w:val="00F36C1B"/>
    <w:rsid w:val="00F40802"/>
    <w:rsid w:val="00F40926"/>
    <w:rsid w:val="00F429C7"/>
    <w:rsid w:val="00F4444F"/>
    <w:rsid w:val="00F47233"/>
    <w:rsid w:val="00F47DB7"/>
    <w:rsid w:val="00F50D4F"/>
    <w:rsid w:val="00F518ED"/>
    <w:rsid w:val="00F51FCF"/>
    <w:rsid w:val="00F553DB"/>
    <w:rsid w:val="00F64189"/>
    <w:rsid w:val="00F66890"/>
    <w:rsid w:val="00F91B12"/>
    <w:rsid w:val="00F95CBC"/>
    <w:rsid w:val="00F96242"/>
    <w:rsid w:val="00FA1DAE"/>
    <w:rsid w:val="00FA2BBB"/>
    <w:rsid w:val="00FA3213"/>
    <w:rsid w:val="00FA3A2A"/>
    <w:rsid w:val="00FA5878"/>
    <w:rsid w:val="00FB3FAB"/>
    <w:rsid w:val="00FB4130"/>
    <w:rsid w:val="00FC1A8F"/>
    <w:rsid w:val="00FD07CC"/>
    <w:rsid w:val="00FD6112"/>
    <w:rsid w:val="00FD65AB"/>
    <w:rsid w:val="00FE194C"/>
    <w:rsid w:val="00FE7C56"/>
    <w:rsid w:val="00FF0842"/>
    <w:rsid w:val="00FF0E26"/>
    <w:rsid w:val="00FF13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6017"/>
    <o:shapelayout v:ext="edit">
      <o:idmap v:ext="edit" data="1"/>
    </o:shapelayout>
  </w:shapeDefaults>
  <w:decimalSymbol w:val="."/>
  <w:listSeparator w:val=","/>
  <w14:docId w14:val="4055F127"/>
  <w15:docId w15:val="{BA80E448-D880-43BA-BD17-54E6D1A62B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44FBB"/>
  </w:style>
  <w:style w:type="paragraph" w:styleId="Heading1">
    <w:name w:val="heading 1"/>
    <w:aliases w:val="usulan penelitian"/>
    <w:basedOn w:val="Normal"/>
    <w:next w:val="Normal"/>
    <w:link w:val="Heading1Char"/>
    <w:uiPriority w:val="9"/>
    <w:qFormat/>
    <w:rsid w:val="00286ECA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aliases w:val="sub bab agus"/>
    <w:basedOn w:val="Normal"/>
    <w:next w:val="Normal"/>
    <w:link w:val="Heading2Char"/>
    <w:uiPriority w:val="9"/>
    <w:unhideWhenUsed/>
    <w:qFormat/>
    <w:rsid w:val="004537C6"/>
    <w:pPr>
      <w:keepNext/>
      <w:keepLines/>
      <w:numPr>
        <w:numId w:val="17"/>
      </w:numPr>
      <w:spacing w:before="40" w:after="0" w:line="276" w:lineRule="auto"/>
      <w:outlineLvl w:val="1"/>
    </w:pPr>
    <w:rPr>
      <w:rFonts w:ascii="Times New Roman" w:eastAsiaTheme="majorEastAsia" w:hAnsi="Times New Roman" w:cstheme="majorBidi"/>
      <w:b/>
      <w:sz w:val="28"/>
      <w:szCs w:val="26"/>
      <w:lang w:val="en-GB"/>
    </w:rPr>
  </w:style>
  <w:style w:type="paragraph" w:styleId="Heading3">
    <w:name w:val="heading 3"/>
    <w:aliases w:val="buat BAB"/>
    <w:basedOn w:val="Normal"/>
    <w:next w:val="Normal"/>
    <w:link w:val="Heading3Char"/>
    <w:uiPriority w:val="9"/>
    <w:unhideWhenUsed/>
    <w:qFormat/>
    <w:rsid w:val="00DC03F9"/>
    <w:pPr>
      <w:keepNext/>
      <w:keepLines/>
      <w:spacing w:before="40" w:after="0" w:line="240" w:lineRule="auto"/>
      <w:jc w:val="center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129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C042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042F"/>
  </w:style>
  <w:style w:type="paragraph" w:styleId="Footer">
    <w:name w:val="footer"/>
    <w:basedOn w:val="Normal"/>
    <w:link w:val="FooterChar"/>
    <w:uiPriority w:val="99"/>
    <w:unhideWhenUsed/>
    <w:rsid w:val="009C042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C042F"/>
  </w:style>
  <w:style w:type="paragraph" w:styleId="NormalWeb">
    <w:name w:val="Normal (Web)"/>
    <w:basedOn w:val="Normal"/>
    <w:uiPriority w:val="99"/>
    <w:unhideWhenUsed/>
    <w:rsid w:val="00D5368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ListParagraph">
    <w:name w:val="List Paragraph"/>
    <w:aliases w:val="Bagian Isi Tanpa Subjudul,Body of text"/>
    <w:basedOn w:val="Normal"/>
    <w:link w:val="ListParagraphChar"/>
    <w:uiPriority w:val="34"/>
    <w:qFormat/>
    <w:rsid w:val="00FA5878"/>
    <w:pPr>
      <w:ind w:left="720"/>
      <w:contextualSpacing/>
    </w:pPr>
  </w:style>
  <w:style w:type="character" w:customStyle="1" w:styleId="ListParagraphChar">
    <w:name w:val="List Paragraph Char"/>
    <w:aliases w:val="Bagian Isi Tanpa Subjudul Char,Body of text Char"/>
    <w:link w:val="ListParagraph"/>
    <w:uiPriority w:val="34"/>
    <w:locked/>
    <w:rsid w:val="00E8242F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B063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B0636"/>
    <w:rPr>
      <w:rFonts w:ascii="Courier New" w:eastAsia="Times New Roman" w:hAnsi="Courier New" w:cs="Courier New"/>
      <w:sz w:val="20"/>
      <w:szCs w:val="20"/>
    </w:rPr>
  </w:style>
  <w:style w:type="table" w:styleId="TableGrid">
    <w:name w:val="Table Grid"/>
    <w:basedOn w:val="TableNormal"/>
    <w:uiPriority w:val="59"/>
    <w:rsid w:val="001C25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5B017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customStyle="1" w:styleId="PlainTable21">
    <w:name w:val="Plain Table 21"/>
    <w:basedOn w:val="TableNormal"/>
    <w:uiPriority w:val="42"/>
    <w:rsid w:val="004F480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ing2Char">
    <w:name w:val="Heading 2 Char"/>
    <w:aliases w:val="sub bab agus Char"/>
    <w:basedOn w:val="DefaultParagraphFont"/>
    <w:link w:val="Heading2"/>
    <w:uiPriority w:val="9"/>
    <w:rsid w:val="004537C6"/>
    <w:rPr>
      <w:rFonts w:ascii="Times New Roman" w:eastAsiaTheme="majorEastAsia" w:hAnsi="Times New Roman" w:cstheme="majorBidi"/>
      <w:b/>
      <w:sz w:val="28"/>
      <w:szCs w:val="26"/>
      <w:lang w:val="en-GB"/>
    </w:rPr>
  </w:style>
  <w:style w:type="character" w:customStyle="1" w:styleId="Heading3Char">
    <w:name w:val="Heading 3 Char"/>
    <w:aliases w:val="buat BAB Char"/>
    <w:basedOn w:val="DefaultParagraphFont"/>
    <w:link w:val="Heading3"/>
    <w:uiPriority w:val="9"/>
    <w:rsid w:val="00DC03F9"/>
    <w:rPr>
      <w:rFonts w:ascii="Times New Roman" w:eastAsiaTheme="majorEastAsia" w:hAnsi="Times New Roman" w:cstheme="majorBidi"/>
      <w:b/>
      <w:sz w:val="24"/>
      <w:szCs w:val="24"/>
    </w:rPr>
  </w:style>
  <w:style w:type="paragraph" w:customStyle="1" w:styleId="anaksubbabagus">
    <w:name w:val="anak sub bab agus"/>
    <w:basedOn w:val="ListParagraph"/>
    <w:link w:val="anaksubbabagusChar"/>
    <w:qFormat/>
    <w:rsid w:val="002E7FDA"/>
    <w:pPr>
      <w:spacing w:line="480" w:lineRule="auto"/>
      <w:ind w:left="0"/>
    </w:pPr>
    <w:rPr>
      <w:rFonts w:ascii="Times New Roman" w:eastAsia="Calibri" w:hAnsi="Times New Roman" w:cs="Times New Roman"/>
      <w:b/>
      <w:sz w:val="24"/>
      <w:szCs w:val="24"/>
      <w:shd w:val="clear" w:color="auto" w:fill="FFFFFF"/>
    </w:rPr>
  </w:style>
  <w:style w:type="character" w:customStyle="1" w:styleId="anaksubbabagusChar">
    <w:name w:val="anak sub bab agus Char"/>
    <w:link w:val="anaksubbabagus"/>
    <w:rsid w:val="002E7FDA"/>
    <w:rPr>
      <w:rFonts w:ascii="Times New Roman" w:eastAsia="Calibri" w:hAnsi="Times New Roman" w:cs="Times New Roman"/>
      <w:b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65D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65D4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aliases w:val="usulan penelitian Char"/>
    <w:basedOn w:val="DefaultParagraphFont"/>
    <w:link w:val="Heading1"/>
    <w:uiPriority w:val="9"/>
    <w:rsid w:val="00286EC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129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71291"/>
    <w:pPr>
      <w:spacing w:before="480" w:line="276" w:lineRule="auto"/>
      <w:outlineLvl w:val="9"/>
    </w:pPr>
    <w:rPr>
      <w:b w:val="0"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E535A8"/>
    <w:pPr>
      <w:tabs>
        <w:tab w:val="right" w:leader="dot" w:pos="7927"/>
      </w:tabs>
      <w:spacing w:after="100" w:line="360" w:lineRule="auto"/>
      <w:jc w:val="both"/>
    </w:pPr>
    <w:rPr>
      <w:rFonts w:ascii="Times New Roman" w:hAnsi="Times New Roman"/>
      <w:sz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E535A8"/>
    <w:pPr>
      <w:tabs>
        <w:tab w:val="left" w:pos="450"/>
        <w:tab w:val="left" w:pos="900"/>
        <w:tab w:val="right" w:leader="dot" w:pos="7927"/>
      </w:tabs>
      <w:spacing w:after="0" w:line="360" w:lineRule="auto"/>
      <w:jc w:val="both"/>
    </w:pPr>
    <w:rPr>
      <w:rFonts w:ascii="Times New Roman" w:hAnsi="Times New Roman"/>
      <w:sz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EA3178"/>
    <w:pPr>
      <w:tabs>
        <w:tab w:val="left" w:pos="284"/>
        <w:tab w:val="right" w:leader="dot" w:pos="7927"/>
      </w:tabs>
      <w:spacing w:after="100" w:line="480" w:lineRule="auto"/>
      <w:jc w:val="both"/>
    </w:pPr>
    <w:rPr>
      <w:rFonts w:ascii="Times New Roman" w:hAnsi="Times New Roman"/>
      <w:sz w:val="24"/>
      <w:lang w:val="id-ID"/>
    </w:rPr>
  </w:style>
  <w:style w:type="character" w:styleId="Hyperlink">
    <w:name w:val="Hyperlink"/>
    <w:basedOn w:val="DefaultParagraphFont"/>
    <w:uiPriority w:val="99"/>
    <w:unhideWhenUsed/>
    <w:rsid w:val="00171291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171291"/>
    <w:pPr>
      <w:spacing w:after="0" w:line="480" w:lineRule="auto"/>
      <w:jc w:val="both"/>
    </w:pPr>
    <w:rPr>
      <w:rFonts w:ascii="Times New Roman" w:hAnsi="Times New Roman"/>
      <w:sz w:val="24"/>
      <w:lang w:val="id-ID"/>
    </w:rPr>
  </w:style>
  <w:style w:type="paragraph" w:styleId="NoSpacing">
    <w:name w:val="No Spacing"/>
    <w:aliases w:val="bab agus"/>
    <w:uiPriority w:val="1"/>
    <w:qFormat/>
    <w:rsid w:val="004537C6"/>
    <w:pPr>
      <w:spacing w:before="240" w:after="240" w:line="240" w:lineRule="auto"/>
      <w:jc w:val="center"/>
    </w:pPr>
    <w:rPr>
      <w:rFonts w:ascii="Times New Roman" w:hAnsi="Times New Roman"/>
      <w:b/>
      <w:sz w:val="28"/>
    </w:rPr>
  </w:style>
  <w:style w:type="paragraph" w:styleId="Title">
    <w:name w:val="Title"/>
    <w:aliases w:val="dapus"/>
    <w:basedOn w:val="Normal"/>
    <w:next w:val="Normal"/>
    <w:link w:val="TitleChar"/>
    <w:uiPriority w:val="10"/>
    <w:qFormat/>
    <w:rsid w:val="006410C2"/>
    <w:pPr>
      <w:spacing w:after="0" w:line="240" w:lineRule="auto"/>
      <w:contextualSpacing/>
      <w:jc w:val="center"/>
    </w:pPr>
    <w:rPr>
      <w:rFonts w:ascii="Times New Roman" w:eastAsiaTheme="majorEastAsia" w:hAnsi="Times New Roman" w:cstheme="majorBidi"/>
      <w:spacing w:val="-10"/>
      <w:kern w:val="28"/>
      <w:sz w:val="24"/>
      <w:szCs w:val="56"/>
    </w:rPr>
  </w:style>
  <w:style w:type="character" w:customStyle="1" w:styleId="TitleChar">
    <w:name w:val="Title Char"/>
    <w:aliases w:val="dapus Char"/>
    <w:basedOn w:val="DefaultParagraphFont"/>
    <w:link w:val="Title"/>
    <w:uiPriority w:val="10"/>
    <w:rsid w:val="006410C2"/>
    <w:rPr>
      <w:rFonts w:ascii="Times New Roman" w:eastAsiaTheme="majorEastAsia" w:hAnsi="Times New Roman" w:cstheme="majorBidi"/>
      <w:spacing w:val="-10"/>
      <w:kern w:val="28"/>
      <w:sz w:val="24"/>
      <w:szCs w:val="56"/>
    </w:rPr>
  </w:style>
  <w:style w:type="table" w:customStyle="1" w:styleId="GridTable1Light-Accent21">
    <w:name w:val="Grid Table 1 Light - Accent 21"/>
    <w:basedOn w:val="TableNormal"/>
    <w:uiPriority w:val="46"/>
    <w:rsid w:val="000755E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51">
    <w:name w:val="Plain Table 51"/>
    <w:basedOn w:val="TableNormal"/>
    <w:uiPriority w:val="45"/>
    <w:rsid w:val="0044720C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Calendar1">
    <w:name w:val="Calendar 1"/>
    <w:basedOn w:val="TableNormal"/>
    <w:uiPriority w:val="99"/>
    <w:qFormat/>
    <w:rsid w:val="00C3057E"/>
    <w:pPr>
      <w:spacing w:after="0" w:line="240" w:lineRule="auto"/>
    </w:pPr>
    <w:rPr>
      <w:rFonts w:eastAsiaTheme="minorEastAsia"/>
    </w:rPr>
    <w:tblPr>
      <w:tblStyleRowBandSize w:val="1"/>
      <w:tblStyleColBandSize w:val="1"/>
    </w:tblPr>
    <w:tcPr>
      <w:shd w:val="clear" w:color="auto" w:fill="auto"/>
    </w:tcPr>
    <w:tblStylePr w:type="firstRow">
      <w:pPr>
        <w:wordWrap/>
        <w:spacing w:beforeLines="0" w:beforeAutospacing="0" w:afterLines="0" w:afterAutospacing="0" w:line="240" w:lineRule="auto"/>
      </w:pPr>
      <w:rPr>
        <w:rFonts w:asciiTheme="minorHAnsi" w:hAnsiTheme="minorHAnsi"/>
        <w:b/>
        <w:i w:val="0"/>
        <w:color w:val="auto"/>
        <w:sz w:val="44"/>
      </w:rPr>
      <w:tblPr/>
      <w:tcPr>
        <w:vAlign w:val="bottom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2Horz">
      <w:tblPr/>
      <w:tcPr>
        <w:tcBorders>
          <w:top w:val="single" w:sz="24" w:space="0" w:color="000000" w:themeColor="text1"/>
          <w:left w:val="nil"/>
          <w:bottom w:val="single" w:sz="24" w:space="0" w:color="000000" w:themeColor="text1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character" w:styleId="PlaceholderText">
    <w:name w:val="Placeholder Text"/>
    <w:basedOn w:val="DefaultParagraphFont"/>
    <w:uiPriority w:val="99"/>
    <w:semiHidden/>
    <w:rsid w:val="00E45CC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84307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14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5098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049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454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7554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5647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79895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8126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8764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50720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91605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72777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5572788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8739179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21456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7524304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2973175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9742326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7825845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8620379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8886260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6928535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02959964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5336767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372397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6584596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0059518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744911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8210488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9864616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310793783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7366731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99209784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394617370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221743568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2092311060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071152980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791582154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894581257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48401150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272318624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237595537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803647720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743644159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2008363980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775249339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443234654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814106658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978267189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916351871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23758794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836576665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601448466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465391491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2080594321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276405342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7153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3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26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053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689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232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25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05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49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70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106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96742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81509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8462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26941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012703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842283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256077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733008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848246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589674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8923145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3301060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6834345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96250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0383787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75039760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146105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1526820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4501047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95159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3367964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77115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042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8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33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02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1889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31201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25894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94206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49456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02870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233090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37369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880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36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4993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97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D5BBA2-87EE-4537-B79E-0EFD7FF20A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140</Words>
  <Characters>12200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2</cp:revision>
  <cp:lastPrinted>2019-03-29T04:22:00Z</cp:lastPrinted>
  <dcterms:created xsi:type="dcterms:W3CDTF">2019-07-11T08:22:00Z</dcterms:created>
  <dcterms:modified xsi:type="dcterms:W3CDTF">2019-07-11T0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0fd8f213-c1f7-3a08-9077-4cf2d9af5e92</vt:lpwstr>
  </property>
  <property fmtid="{D5CDD505-2E9C-101B-9397-08002B2CF9AE}" pid="5" name="Mendeley User Name_1">
    <vt:lpwstr>agusmerteyasa32@yahoo.com@www.mendeley.com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5_1">
    <vt:lpwstr>Harvard reference format 1 (deprecated)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